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60DAD" w14:textId="551B4869"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General comments.</w:t>
      </w:r>
    </w:p>
    <w:p w14:paraId="12B5D6DD" w14:textId="1EC9C3EE" w:rsidR="00401C9F" w:rsidRDefault="00401C9F" w:rsidP="00FB1D3E">
      <w:pPr>
        <w:spacing w:before="240" w:after="240" w:line="240" w:lineRule="auto"/>
        <w:rPr>
          <w:rFonts w:ascii="Times New Roman" w:eastAsia="Times New Roman" w:hAnsi="Times New Roman" w:cs="Times New Roman"/>
          <w:sz w:val="26"/>
          <w:szCs w:val="26"/>
        </w:rPr>
      </w:pPr>
    </w:p>
    <w:p w14:paraId="3D6E4DF7" w14:textId="3E596D36"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Nice job on this revision, the </w:t>
      </w:r>
      <w:proofErr w:type="spellStart"/>
      <w:r>
        <w:rPr>
          <w:rFonts w:ascii="Times New Roman" w:eastAsia="Times New Roman" w:hAnsi="Times New Roman" w:cs="Times New Roman"/>
          <w:sz w:val="26"/>
          <w:szCs w:val="26"/>
        </w:rPr>
        <w:t>ms</w:t>
      </w:r>
      <w:proofErr w:type="spellEnd"/>
      <w:r>
        <w:rPr>
          <w:rFonts w:ascii="Times New Roman" w:eastAsia="Times New Roman" w:hAnsi="Times New Roman" w:cs="Times New Roman"/>
          <w:sz w:val="26"/>
          <w:szCs w:val="26"/>
        </w:rPr>
        <w:t xml:space="preserve"> is really coming together nicely.</w:t>
      </w:r>
    </w:p>
    <w:p w14:paraId="4A53DE89" w14:textId="02968410" w:rsidR="00401C9F"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2. </w:t>
      </w:r>
      <w:r w:rsidR="00D06769">
        <w:rPr>
          <w:rFonts w:ascii="Times New Roman" w:eastAsia="Times New Roman" w:hAnsi="Times New Roman" w:cs="Times New Roman"/>
          <w:sz w:val="26"/>
          <w:szCs w:val="26"/>
        </w:rPr>
        <w:t xml:space="preserve">Look at a recent article in </w:t>
      </w:r>
      <w:proofErr w:type="spellStart"/>
      <w:r w:rsidR="00D06769">
        <w:rPr>
          <w:rFonts w:ascii="Times New Roman" w:eastAsia="Times New Roman" w:hAnsi="Times New Roman" w:cs="Times New Roman"/>
          <w:sz w:val="26"/>
          <w:szCs w:val="26"/>
        </w:rPr>
        <w:t>Hydrobiologia</w:t>
      </w:r>
      <w:proofErr w:type="spellEnd"/>
      <w:r w:rsidR="00D06769">
        <w:rPr>
          <w:rFonts w:ascii="Times New Roman" w:eastAsia="Times New Roman" w:hAnsi="Times New Roman" w:cs="Times New Roman"/>
          <w:sz w:val="26"/>
          <w:szCs w:val="26"/>
        </w:rPr>
        <w:t xml:space="preserve"> to see how citations are handled.  For citations in parentheses, a comma is used after the author’s names, and a semicolon is used to separate different references):</w:t>
      </w:r>
    </w:p>
    <w:p w14:paraId="01A3CD74" w14:textId="0CB9211B" w:rsidR="00D06769"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 xml:space="preserve">Reducing light levels could reduce the effectiveness of aquatic </w:t>
      </w:r>
      <w:r>
        <w:rPr>
          <w:rFonts w:ascii="Times New Roman" w:eastAsia="Times New Roman" w:hAnsi="Times New Roman" w:cs="Times New Roman"/>
          <w:sz w:val="26"/>
          <w:szCs w:val="26"/>
        </w:rPr>
        <w:t>predator vision (Helfman, 1981</w:t>
      </w:r>
      <w:r w:rsidRPr="00D06769">
        <w:rPr>
          <w:rFonts w:ascii="Times New Roman" w:eastAsia="Times New Roman" w:hAnsi="Times New Roman" w:cs="Times New Roman"/>
          <w:sz w:val="26"/>
          <w:szCs w:val="26"/>
        </w:rPr>
        <w:t>; Verweij et al., 2006).</w:t>
      </w:r>
      <w:r>
        <w:rPr>
          <w:rFonts w:ascii="Times New Roman" w:eastAsia="Times New Roman" w:hAnsi="Times New Roman" w:cs="Times New Roman"/>
          <w:sz w:val="26"/>
          <w:szCs w:val="26"/>
        </w:rPr>
        <w:t>”</w:t>
      </w:r>
    </w:p>
    <w:p w14:paraId="6148F668" w14:textId="19ED8ED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3. </w:t>
      </w:r>
      <w:r w:rsidR="00D06769" w:rsidRPr="00D06769">
        <w:rPr>
          <w:rFonts w:ascii="Times New Roman" w:eastAsia="Times New Roman" w:hAnsi="Times New Roman" w:cs="Times New Roman"/>
          <w:sz w:val="26"/>
          <w:szCs w:val="26"/>
        </w:rPr>
        <w:t xml:space="preserve">For citations </w:t>
      </w:r>
      <w:r w:rsidR="00D06769">
        <w:rPr>
          <w:rFonts w:ascii="Times New Roman" w:eastAsia="Times New Roman" w:hAnsi="Times New Roman" w:cs="Times New Roman"/>
          <w:sz w:val="26"/>
          <w:szCs w:val="26"/>
        </w:rPr>
        <w:t>within the text, no</w:t>
      </w:r>
      <w:r w:rsidR="00D06769" w:rsidRPr="00D06769">
        <w:rPr>
          <w:rFonts w:ascii="Times New Roman" w:eastAsia="Times New Roman" w:hAnsi="Times New Roman" w:cs="Times New Roman"/>
          <w:sz w:val="26"/>
          <w:szCs w:val="26"/>
        </w:rPr>
        <w:t xml:space="preserve"> comma is used after the author’s names</w:t>
      </w:r>
      <w:r w:rsidR="00D06769">
        <w:rPr>
          <w:rFonts w:ascii="Times New Roman" w:eastAsia="Times New Roman" w:hAnsi="Times New Roman" w:cs="Times New Roman"/>
          <w:sz w:val="26"/>
          <w:szCs w:val="26"/>
        </w:rPr>
        <w:t>:</w:t>
      </w:r>
    </w:p>
    <w:p w14:paraId="59BE0CB5" w14:textId="57502884" w:rsidR="00401C9F"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A similar resul</w:t>
      </w:r>
      <w:r>
        <w:rPr>
          <w:rFonts w:ascii="Times New Roman" w:eastAsia="Times New Roman" w:hAnsi="Times New Roman" w:cs="Times New Roman"/>
          <w:sz w:val="26"/>
          <w:szCs w:val="26"/>
        </w:rPr>
        <w:t xml:space="preserve">t </w:t>
      </w:r>
      <w:r w:rsidRPr="00D06769">
        <w:rPr>
          <w:rFonts w:ascii="Times New Roman" w:eastAsia="Times New Roman" w:hAnsi="Times New Roman" w:cs="Times New Roman"/>
          <w:sz w:val="26"/>
          <w:szCs w:val="26"/>
        </w:rPr>
        <w:t xml:space="preserve">was documented by Nakamura et al. (1997) who studied the fish of Lake </w:t>
      </w:r>
      <w:proofErr w:type="spellStart"/>
      <w:r w:rsidRPr="00D06769">
        <w:rPr>
          <w:rFonts w:ascii="Times New Roman" w:eastAsia="Times New Roman" w:hAnsi="Times New Roman" w:cs="Times New Roman"/>
          <w:sz w:val="26"/>
          <w:szCs w:val="26"/>
        </w:rPr>
        <w:t>Kasumigaura</w:t>
      </w:r>
      <w:proofErr w:type="spellEnd"/>
      <w:r w:rsidRPr="00D06769">
        <w:rPr>
          <w:rFonts w:ascii="Times New Roman" w:eastAsia="Times New Roman" w:hAnsi="Times New Roman" w:cs="Times New Roman"/>
          <w:sz w:val="26"/>
          <w:szCs w:val="26"/>
        </w:rPr>
        <w:t>, Japan</w:t>
      </w:r>
      <w:r>
        <w:rPr>
          <w:rFonts w:ascii="Times New Roman" w:eastAsia="Times New Roman" w:hAnsi="Times New Roman" w:cs="Times New Roman"/>
          <w:sz w:val="26"/>
          <w:szCs w:val="26"/>
        </w:rPr>
        <w:t>.”</w:t>
      </w:r>
    </w:p>
    <w:p w14:paraId="37E6D2A8" w14:textId="3836CB5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 </w:t>
      </w:r>
      <w:r w:rsidR="00D06769">
        <w:rPr>
          <w:rFonts w:ascii="Times New Roman" w:eastAsia="Times New Roman" w:hAnsi="Times New Roman" w:cs="Times New Roman"/>
          <w:sz w:val="26"/>
          <w:szCs w:val="26"/>
        </w:rPr>
        <w:t>Be sure ref</w:t>
      </w:r>
      <w:r>
        <w:rPr>
          <w:rFonts w:ascii="Times New Roman" w:eastAsia="Times New Roman" w:hAnsi="Times New Roman" w:cs="Times New Roman"/>
          <w:sz w:val="26"/>
          <w:szCs w:val="26"/>
        </w:rPr>
        <w:t xml:space="preserve">erences are in </w:t>
      </w:r>
      <w:proofErr w:type="gramStart"/>
      <w:r>
        <w:rPr>
          <w:rFonts w:ascii="Times New Roman" w:eastAsia="Times New Roman" w:hAnsi="Times New Roman" w:cs="Times New Roman"/>
          <w:sz w:val="26"/>
          <w:szCs w:val="26"/>
        </w:rPr>
        <w:t>correct</w:t>
      </w:r>
      <w:proofErr w:type="gramEnd"/>
      <w:r>
        <w:rPr>
          <w:rFonts w:ascii="Times New Roman" w:eastAsia="Times New Roman" w:hAnsi="Times New Roman" w:cs="Times New Roman"/>
          <w:sz w:val="26"/>
          <w:szCs w:val="26"/>
        </w:rPr>
        <w:t xml:space="preserve"> format. </w:t>
      </w:r>
      <w:proofErr w:type="spellStart"/>
      <w:r w:rsidR="00D06769">
        <w:rPr>
          <w:rFonts w:ascii="Times New Roman" w:eastAsia="Times New Roman" w:hAnsi="Times New Roman" w:cs="Times New Roman"/>
          <w:sz w:val="26"/>
          <w:szCs w:val="26"/>
        </w:rPr>
        <w:t>Hydrobiologia</w:t>
      </w:r>
      <w:proofErr w:type="spellEnd"/>
      <w:r w:rsidR="00D06769">
        <w:rPr>
          <w:rFonts w:ascii="Times New Roman" w:eastAsia="Times New Roman" w:hAnsi="Times New Roman" w:cs="Times New Roman"/>
          <w:sz w:val="26"/>
          <w:szCs w:val="26"/>
        </w:rPr>
        <w:t xml:space="preserve"> uses a common not a period after the last author’s name. Also, they use “&amp;” instead of “and” for the last author in a series:</w:t>
      </w:r>
    </w:p>
    <w:p w14:paraId="0D01938A" w14:textId="3AF5B4C3" w:rsidR="00D06769" w:rsidRDefault="00D74BF1" w:rsidP="00D74BF1">
      <w:pPr>
        <w:spacing w:before="240" w:after="240" w:line="240" w:lineRule="auto"/>
        <w:ind w:left="720"/>
        <w:rPr>
          <w:rFonts w:ascii="Times New Roman" w:eastAsia="Times New Roman" w:hAnsi="Times New Roman" w:cs="Times New Roman"/>
          <w:sz w:val="26"/>
          <w:szCs w:val="26"/>
        </w:rPr>
      </w:pPr>
      <w:proofErr w:type="spellStart"/>
      <w:r>
        <w:rPr>
          <w:rFonts w:ascii="Times New Roman" w:eastAsia="Times New Roman" w:hAnsi="Times New Roman" w:cs="Times New Roman"/>
          <w:sz w:val="26"/>
          <w:szCs w:val="26"/>
        </w:rPr>
        <w:t>E</w:t>
      </w:r>
      <w:r w:rsidRPr="00D74BF1">
        <w:rPr>
          <w:rFonts w:ascii="Times New Roman" w:eastAsia="Times New Roman" w:hAnsi="Times New Roman" w:cs="Times New Roman"/>
          <w:sz w:val="26"/>
          <w:szCs w:val="26"/>
        </w:rPr>
        <w:t>ighani</w:t>
      </w:r>
      <w:proofErr w:type="spellEnd"/>
      <w:r w:rsidRPr="00D74BF1">
        <w:rPr>
          <w:rFonts w:ascii="Times New Roman" w:eastAsia="Times New Roman" w:hAnsi="Times New Roman" w:cs="Times New Roman"/>
          <w:sz w:val="26"/>
          <w:szCs w:val="26"/>
        </w:rPr>
        <w:t xml:space="preserve">, M., S. Y. </w:t>
      </w:r>
      <w:proofErr w:type="spellStart"/>
      <w:r w:rsidRPr="00D74BF1">
        <w:rPr>
          <w:rFonts w:ascii="Times New Roman" w:eastAsia="Times New Roman" w:hAnsi="Times New Roman" w:cs="Times New Roman"/>
          <w:sz w:val="26"/>
          <w:szCs w:val="26"/>
        </w:rPr>
        <w:t>Paighambari</w:t>
      </w:r>
      <w:proofErr w:type="spellEnd"/>
      <w:r w:rsidRPr="00D74BF1">
        <w:rPr>
          <w:rFonts w:ascii="Times New Roman" w:eastAsia="Times New Roman" w:hAnsi="Times New Roman" w:cs="Times New Roman"/>
          <w:sz w:val="26"/>
          <w:szCs w:val="26"/>
        </w:rPr>
        <w:t>, M. Taquet &amp; J.-C. Gaertner, 2019. Introducing nearshore fish aggregation devices (FAD) to artisanal Persian Gulf fisheries: a preliminary study. Fisheries Research 212: 35–39.</w:t>
      </w:r>
    </w:p>
    <w:p w14:paraId="5FB46CF2" w14:textId="017CA6FD" w:rsidR="007D6DE5" w:rsidRDefault="007D6DE5" w:rsidP="00FB1D3E">
      <w:pPr>
        <w:spacing w:before="240" w:after="240" w:line="240" w:lineRule="auto"/>
        <w:rPr>
          <w:rFonts w:ascii="Times New Roman" w:eastAsia="Times New Roman" w:hAnsi="Times New Roman" w:cs="Times New Roman"/>
          <w:sz w:val="26"/>
          <w:szCs w:val="26"/>
        </w:rPr>
      </w:pPr>
      <w:proofErr w:type="spellStart"/>
      <w:r>
        <w:rPr>
          <w:rFonts w:ascii="Times New Roman" w:eastAsia="Times New Roman" w:hAnsi="Times New Roman" w:cs="Times New Roman"/>
          <w:sz w:val="26"/>
          <w:szCs w:val="26"/>
        </w:rPr>
        <w:t>Simuliidae</w:t>
      </w:r>
      <w:proofErr w:type="spellEnd"/>
      <w:r>
        <w:rPr>
          <w:rFonts w:ascii="Times New Roman" w:eastAsia="Times New Roman" w:hAnsi="Times New Roman" w:cs="Times New Roman"/>
          <w:sz w:val="26"/>
          <w:szCs w:val="26"/>
        </w:rPr>
        <w:t xml:space="preserve"> is misspelled in Fig 2, 3 and 5.   </w:t>
      </w:r>
    </w:p>
    <w:p w14:paraId="261EF248" w14:textId="141EAD92" w:rsidR="00D57A5F" w:rsidRDefault="00D57A5F" w:rsidP="00FB1D3E">
      <w:pPr>
        <w:spacing w:before="240" w:after="240" w:line="240" w:lineRule="auto"/>
        <w:rPr>
          <w:rFonts w:ascii="Times New Roman" w:eastAsia="Times New Roman" w:hAnsi="Times New Roman" w:cs="Times New Roman"/>
          <w:sz w:val="26"/>
          <w:szCs w:val="26"/>
        </w:rPr>
      </w:pPr>
      <w:r w:rsidRPr="00D57A5F">
        <w:rPr>
          <w:rFonts w:ascii="Times New Roman" w:eastAsia="Times New Roman" w:hAnsi="Times New Roman" w:cs="Times New Roman"/>
          <w:sz w:val="26"/>
          <w:szCs w:val="26"/>
        </w:rPr>
        <w:t xml:space="preserve">Based on Fig.6, omnivores remove the environmental gradient effect for 5 of 6 fish species (which is as good as </w:t>
      </w:r>
      <w:proofErr w:type="spellStart"/>
      <w:r w:rsidRPr="00D57A5F">
        <w:rPr>
          <w:rFonts w:ascii="Times New Roman" w:eastAsia="Times New Roman" w:hAnsi="Times New Roman" w:cs="Times New Roman"/>
          <w:sz w:val="26"/>
          <w:szCs w:val="26"/>
        </w:rPr>
        <w:t>Simuliidae</w:t>
      </w:r>
      <w:proofErr w:type="spellEnd"/>
      <w:r>
        <w:rPr>
          <w:rFonts w:ascii="Times New Roman" w:eastAsia="Times New Roman" w:hAnsi="Times New Roman" w:cs="Times New Roman"/>
          <w:sz w:val="26"/>
          <w:szCs w:val="26"/>
        </w:rPr>
        <w:t>)</w:t>
      </w:r>
      <w:r w:rsidRPr="00D57A5F">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hy don’t we consider them as suitable baselines?  What are their pros and cons?</w:t>
      </w:r>
    </w:p>
    <w:p w14:paraId="6361DC1A" w14:textId="77777777" w:rsidR="00D57A5F" w:rsidRDefault="00D57A5F" w:rsidP="00FB1D3E">
      <w:pPr>
        <w:spacing w:before="240" w:after="240" w:line="240" w:lineRule="auto"/>
        <w:rPr>
          <w:rFonts w:ascii="Times New Roman" w:eastAsia="Times New Roman" w:hAnsi="Times New Roman" w:cs="Times New Roman"/>
          <w:sz w:val="26"/>
          <w:szCs w:val="26"/>
        </w:rPr>
      </w:pPr>
    </w:p>
    <w:p w14:paraId="4284D5B5" w14:textId="2E421330"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proofErr w:type="spellStart"/>
      <w:r w:rsidRPr="0056545F">
        <w:rPr>
          <w:rFonts w:ascii="Times New Roman" w:eastAsia="Times New Roman" w:hAnsi="Times New Roman" w:cs="Times New Roman"/>
          <w:i/>
          <w:sz w:val="26"/>
          <w:szCs w:val="26"/>
        </w:rPr>
        <w:t>Hydrobiologia</w:t>
      </w:r>
      <w:proofErr w:type="spellEnd"/>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Type: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w:t>
      </w:r>
      <w:proofErr w:type="gramStart"/>
      <w:r w:rsidRPr="0056545F">
        <w:rPr>
          <w:rFonts w:ascii="Times New Roman" w:eastAsia="Times New Roman" w:hAnsi="Times New Roman" w:cs="Times New Roman"/>
          <w:b/>
          <w:sz w:val="32"/>
          <w:szCs w:val="32"/>
        </w:rPr>
        <w:t>ecosystems</w:t>
      </w:r>
      <w:proofErr w:type="gramEnd"/>
      <w:r w:rsidRPr="0056545F">
        <w:rPr>
          <w:rFonts w:ascii="Times New Roman" w:eastAsia="Times New Roman" w:hAnsi="Times New Roman" w:cs="Times New Roman"/>
          <w:b/>
          <w:sz w:val="32"/>
          <w:szCs w:val="32"/>
        </w:rPr>
        <w:t xml:space="preserve"> </w:t>
      </w:r>
    </w:p>
    <w:p w14:paraId="3E0EBE78" w14:textId="2239DA6F"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proofErr w:type="spellStart"/>
      <w:r w:rsidRPr="00CD41FB">
        <w:rPr>
          <w:b/>
        </w:rPr>
        <w:t>ORCiD</w:t>
      </w:r>
      <w:proofErr w:type="spellEnd"/>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 Developing methods: NTB, BMM. 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xml:space="preserve">: The data and code supporting the results will be archived on GitHub and in the </w:t>
      </w:r>
      <w:proofErr w:type="spellStart"/>
      <w:r w:rsidRPr="0056545F">
        <w:rPr>
          <w:rFonts w:ascii="Times New Roman" w:eastAsia="Times New Roman" w:hAnsi="Times New Roman" w:cs="Times New Roman"/>
          <w:sz w:val="24"/>
          <w:szCs w:val="24"/>
        </w:rPr>
        <w:t>Zenodo</w:t>
      </w:r>
      <w:proofErr w:type="spellEnd"/>
      <w:r w:rsidRPr="0056545F">
        <w:rPr>
          <w:rFonts w:ascii="Times New Roman" w:eastAsia="Times New Roman" w:hAnsi="Times New Roman" w:cs="Times New Roman"/>
          <w:sz w:val="24"/>
          <w:szCs w:val="24"/>
        </w:rPr>
        <w:t xml:space="preserve">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5DF5862C"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w:t>
      </w:r>
      <w:r w:rsidR="00CD41FB" w:rsidRPr="00B41E0D">
        <w:rPr>
          <w:rFonts w:ascii="Times New Roman" w:eastAsia="Times New Roman" w:hAnsi="Times New Roman" w:cs="Times New Roman"/>
          <w:b/>
          <w:sz w:val="24"/>
          <w:szCs w:val="24"/>
          <w:highlight w:val="yellow"/>
        </w:rPr>
        <w:t xml:space="preserve">(200 max for </w:t>
      </w:r>
      <w:proofErr w:type="spellStart"/>
      <w:r w:rsidR="00CD41FB" w:rsidRPr="00B41E0D">
        <w:rPr>
          <w:rFonts w:ascii="Times New Roman" w:eastAsia="Times New Roman" w:hAnsi="Times New Roman" w:cs="Times New Roman"/>
          <w:b/>
          <w:sz w:val="24"/>
          <w:szCs w:val="24"/>
          <w:highlight w:val="yellow"/>
        </w:rPr>
        <w:t>Hydrobiologia</w:t>
      </w:r>
      <w:proofErr w:type="spellEnd"/>
      <w:r w:rsidR="00CD41FB" w:rsidRPr="00B41E0D">
        <w:rPr>
          <w:rFonts w:ascii="Times New Roman" w:eastAsia="Times New Roman" w:hAnsi="Times New Roman" w:cs="Times New Roman"/>
          <w:b/>
          <w:sz w:val="24"/>
          <w:szCs w:val="24"/>
          <w:highlight w:val="yellow"/>
        </w:rPr>
        <w:t>)</w:t>
      </w:r>
    </w:p>
    <w:p w14:paraId="1D7B8003" w14:textId="5CD03960"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 xml:space="preserve">trophic </w:t>
      </w:r>
      <w:proofErr w:type="gramStart"/>
      <w:r w:rsidR="00A4185E">
        <w:rPr>
          <w:rFonts w:ascii="Times New Roman" w:eastAsia="Times New Roman" w:hAnsi="Times New Roman" w:cs="Times New Roman"/>
          <w:sz w:val="24"/>
          <w:szCs w:val="24"/>
        </w:rPr>
        <w:t>position</w:t>
      </w:r>
      <w:proofErr w:type="gramEnd"/>
      <w:r w:rsidR="00A4185E">
        <w:rPr>
          <w:rFonts w:ascii="Times New Roman" w:eastAsia="Times New Roman" w:hAnsi="Times New Roman" w:cs="Times New Roman"/>
          <w:sz w:val="24"/>
          <w:szCs w:val="24"/>
        </w:rPr>
        <w:t xml:space="preserve">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large 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basal 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proofErr w:type="spellStart"/>
      <w:r w:rsidRPr="0056545F">
        <w:rPr>
          <w:rFonts w:ascii="Times New Roman" w:eastAsia="Times New Roman" w:hAnsi="Times New Roman" w:cs="Times New Roman"/>
          <w:sz w:val="24"/>
          <w:szCs w:val="24"/>
        </w:rPr>
        <w:t>Simuliidae</w:t>
      </w:r>
      <w:proofErr w:type="spellEnd"/>
      <w:r w:rsidRPr="0056545F">
        <w:rPr>
          <w:rFonts w:ascii="Times New Roman" w:eastAsia="Times New Roman" w:hAnsi="Times New Roman" w:cs="Times New Roman"/>
          <w:sz w:val="24"/>
          <w:szCs w:val="24"/>
        </w:rPr>
        <w:t xml:space="preserve"> (obligate</w:t>
      </w:r>
      <w:r w:rsidR="000420C2" w:rsidRPr="0056545F">
        <w:rPr>
          <w:rFonts w:ascii="Times New Roman" w:eastAsia="Times New Roman" w:hAnsi="Times New Roman" w:cs="Times New Roman"/>
          <w:sz w:val="24"/>
          <w:szCs w:val="24"/>
        </w:rPr>
        <w:t xml:space="preserve">, </w:t>
      </w:r>
      <w:proofErr w:type="spellStart"/>
      <w:r w:rsidR="000420C2" w:rsidRPr="0056545F">
        <w:rPr>
          <w:rFonts w:ascii="Times New Roman" w:eastAsia="Times New Roman" w:hAnsi="Times New Roman" w:cs="Times New Roman"/>
          <w:sz w:val="24"/>
          <w:szCs w:val="24"/>
        </w:rPr>
        <w:t>sestonic</w:t>
      </w:r>
      <w:proofErr w:type="spellEnd"/>
      <w:r w:rsidR="000420C2"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 xml:space="preserve">using </w:t>
      </w:r>
      <w:proofErr w:type="spellStart"/>
      <w:r w:rsidR="00630A2E">
        <w:rPr>
          <w:rFonts w:ascii="Times New Roman" w:eastAsia="Times New Roman" w:hAnsi="Times New Roman" w:cs="Times New Roman"/>
          <w:sz w:val="24"/>
          <w:szCs w:val="24"/>
        </w:rPr>
        <w:t>Simuliidae</w:t>
      </w:r>
      <w:proofErr w:type="spellEnd"/>
      <w:r w:rsidR="00630A2E">
        <w:rPr>
          <w:rFonts w:ascii="Times New Roman" w:eastAsia="Times New Roman" w:hAnsi="Times New Roman" w:cs="Times New Roman"/>
          <w:sz w:val="24"/>
          <w:szCs w:val="24"/>
        </w:rPr>
        <w:t xml:space="preserv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w:t>
      </w:r>
      <w:proofErr w:type="gramStart"/>
      <w:r w:rsidR="000420C2" w:rsidRPr="0056545F">
        <w:rPr>
          <w:rFonts w:ascii="Times New Roman" w:eastAsia="Times New Roman" w:hAnsi="Times New Roman" w:cs="Times New Roman"/>
          <w:sz w:val="24"/>
          <w:szCs w:val="24"/>
        </w:rPr>
        <w:t>America</w:t>
      </w:r>
      <w:r w:rsidRPr="0056545F">
        <w:rPr>
          <w:rFonts w:ascii="Times New Roman" w:eastAsia="Times New Roman" w:hAnsi="Times New Roman" w:cs="Times New Roman"/>
          <w:sz w:val="24"/>
          <w:szCs w:val="24"/>
        </w:rPr>
        <w:t>, and</w:t>
      </w:r>
      <w:proofErr w:type="gramEnd"/>
      <w:r w:rsidRPr="0056545F">
        <w:rPr>
          <w:rFonts w:ascii="Times New Roman" w:eastAsia="Times New Roman" w:hAnsi="Times New Roman" w:cs="Times New Roman"/>
          <w:sz w:val="24"/>
          <w:szCs w:val="24"/>
        </w:rPr>
        <w:t xml:space="preserve"> </w:t>
      </w:r>
      <w:proofErr w:type="gramStart"/>
      <w:r w:rsidR="000420C2" w:rsidRPr="0056545F">
        <w:rPr>
          <w:rFonts w:ascii="Times New Roman" w:eastAsia="Times New Roman" w:hAnsi="Times New Roman" w:cs="Times New Roman"/>
          <w:sz w:val="24"/>
          <w:szCs w:val="24"/>
        </w:rPr>
        <w:t>support</w:t>
      </w:r>
      <w:proofErr w:type="gramEnd"/>
      <w:r w:rsidR="000420C2" w:rsidRPr="0056545F">
        <w:rPr>
          <w:rFonts w:ascii="Times New Roman" w:eastAsia="Times New Roman" w:hAnsi="Times New Roman" w:cs="Times New Roman"/>
          <w:sz w:val="24"/>
          <w:szCs w:val="24"/>
        </w:rPr>
        <w:t xml:space="preserve">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w:t>
      </w:r>
      <w:proofErr w:type="spellStart"/>
      <w:r w:rsidRPr="0056545F">
        <w:rPr>
          <w:rFonts w:ascii="Times New Roman" w:eastAsia="Times New Roman" w:hAnsi="Times New Roman" w:cs="Times New Roman"/>
          <w:sz w:val="24"/>
          <w:szCs w:val="24"/>
        </w:rPr>
        <w:t>Simuliidae</w:t>
      </w:r>
      <w:proofErr w:type="spellEnd"/>
      <w:r w:rsidRPr="0056545F">
        <w:rPr>
          <w:rFonts w:ascii="Times New Roman" w:eastAsia="Times New Roman" w:hAnsi="Times New Roman" w:cs="Times New Roman"/>
          <w:sz w:val="24"/>
          <w:szCs w:val="24"/>
        </w:rPr>
        <w:t xml:space="preserve"> or filter feeders as baseline organisms for stable isotope studies quantifying fish trophic position.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7E9B1E52"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trophic position (TP)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organisms because of changes in the proportion of light to heavy nitrogen isotopes during trophic transfers from one trophic level to the next</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DeNiro and Epstein 1981, Minagawa and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This difference in isotope transfer</w:t>
      </w:r>
      <w:r w:rsidRPr="00A63FC0">
        <w:rPr>
          <w:rFonts w:ascii="Times New Roman" w:eastAsia="Times New Roman" w:hAnsi="Times New Roman" w:cs="Times New Roman"/>
          <w:sz w:val="24"/>
          <w:szCs w:val="24"/>
        </w:rPr>
        <w:t xml:space="preserve"> result</w:t>
      </w:r>
      <w:r w:rsidR="00D349C5">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in consumers having tissues enriched with the heavy isotope relative to their food resources</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1999, Hickerson et al. 2019, Kirk et al. 2022)</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56545F" w:rsidRPr="00A63FC0">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56545F" w:rsidRPr="00A63FC0">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Anderson and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39F45775"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w:t>
      </w:r>
      <w:commentRangeStart w:id="0"/>
      <w:r w:rsidRPr="00675700">
        <w:rPr>
          <w:rFonts w:ascii="Times New Roman" w:eastAsia="Times New Roman" w:hAnsi="Times New Roman" w:cs="Times New Roman"/>
          <w:sz w:val="24"/>
          <w:szCs w:val="24"/>
        </w:rPr>
        <w:t>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w:t>
      </w:r>
      <w:commentRangeEnd w:id="0"/>
      <w:r w:rsidR="00D349C5">
        <w:rPr>
          <w:rStyle w:val="CommentReference"/>
        </w:rPr>
        <w:commentReference w:id="0"/>
      </w:r>
      <w:r w:rsidRPr="00675700">
        <w:rPr>
          <w:rFonts w:ascii="Times New Roman" w:eastAsia="Times New Roman" w:hAnsi="Times New Roman" w:cs="Times New Roman"/>
          <w:sz w:val="24"/>
          <w:szCs w:val="24"/>
        </w:rPr>
        <w:t xml:space="preserve">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Anderson and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correcting for these baseline </w:t>
      </w:r>
      <w:r w:rsidR="00D349C5">
        <w:rPr>
          <w:rFonts w:ascii="Times New Roman" w:eastAsia="Times New Roman" w:hAnsi="Times New Roman" w:cs="Times New Roman"/>
          <w:sz w:val="24"/>
          <w:szCs w:val="24"/>
        </w:rPr>
        <w:lastRenderedPageBreak/>
        <w:t xml:space="preserve">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3AC1FADA"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Cabana and Rasmussen 1996, Post 2002,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organism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 xml:space="preserve">bivalves, with tissue turnover rates closer to higher level consumers are more appropriate than primary producers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4C6A4420"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896656" w:rsidRPr="00FF739A">
        <w:rPr>
          <w:rFonts w:ascii="Times New Roman" w:eastAsia="Times New Roman" w:hAnsi="Times New Roman" w:cs="Times New Roman"/>
          <w:sz w:val="24"/>
          <w:szCs w:val="24"/>
        </w:rPr>
        <w:t xml:space="preser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 </w:t>
      </w:r>
      <w:r w:rsidR="009A02C5" w:rsidRPr="00FF739A">
        <w:rPr>
          <w:rFonts w:ascii="Times New Roman" w:eastAsia="Times New Roman" w:hAnsi="Times New Roman" w:cs="Times New Roman"/>
          <w:sz w:val="24"/>
          <w:szCs w:val="24"/>
        </w:rPr>
        <w:fldChar w:fldCharType="begin"/>
      </w:r>
      <w:r w:rsidR="009A02C5" w:rsidRPr="00FF739A">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9A02C5" w:rsidRPr="00FF739A">
        <w:rPr>
          <w:rFonts w:ascii="Times New Roman" w:eastAsia="Times New Roman" w:hAnsi="Times New Roman" w:cs="Times New Roman"/>
          <w:sz w:val="24"/>
          <w:szCs w:val="24"/>
        </w:rPr>
        <w:fldChar w:fldCharType="separate"/>
      </w:r>
      <w:r w:rsidR="009A02C5" w:rsidRPr="00FF739A">
        <w:rPr>
          <w:rFonts w:ascii="Times New Roman" w:eastAsia="Times New Roman" w:hAnsi="Times New Roman" w:cs="Times New Roman"/>
          <w:noProof/>
          <w:sz w:val="24"/>
          <w:szCs w:val="24"/>
        </w:rPr>
        <w:t xml:space="preserve">(Anderson </w:t>
      </w:r>
      <w:r w:rsidR="00A31C05" w:rsidRPr="00FF739A">
        <w:rPr>
          <w:rFonts w:ascii="Times New Roman" w:eastAsia="Times New Roman" w:hAnsi="Times New Roman" w:cs="Times New Roman"/>
          <w:noProof/>
          <w:sz w:val="24"/>
          <w:szCs w:val="24"/>
        </w:rPr>
        <w:t>&amp;</w:t>
      </w:r>
      <w:r w:rsidR="009A02C5" w:rsidRPr="00FF739A">
        <w:rPr>
          <w:rFonts w:ascii="Times New Roman" w:eastAsia="Times New Roman" w:hAnsi="Times New Roman" w:cs="Times New Roman"/>
          <w:noProof/>
          <w:sz w:val="24"/>
          <w:szCs w:val="24"/>
        </w:rPr>
        <w:t xml:space="preserve"> Cabana 2007, Kristensen et al. 2016)</w:t>
      </w:r>
      <w:r w:rsidR="009A02C5" w:rsidRPr="00FF739A">
        <w:rPr>
          <w:rFonts w:ascii="Times New Roman" w:eastAsia="Times New Roman" w:hAnsi="Times New Roman" w:cs="Times New Roman"/>
          <w:sz w:val="24"/>
          <w:szCs w:val="24"/>
        </w:rPr>
        <w:fldChar w:fldCharType="end"/>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C647C9" w:rsidRPr="00FF739A">
        <w:rPr>
          <w:rFonts w:ascii="Times New Roman" w:eastAsia="Times New Roman" w:hAnsi="Times New Roman" w:cs="Times New Roman"/>
          <w:sz w:val="24"/>
          <w:szCs w:val="24"/>
        </w:rPr>
        <w:t xml:space="preserve">the selected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9A02C5" w:rsidRPr="00FF739A">
        <w:rPr>
          <w:rFonts w:ascii="Times New Roman" w:eastAsia="Times New Roman" w:hAnsi="Times New Roman" w:cs="Times New Roman"/>
          <w:sz w:val="24"/>
          <w:szCs w:val="24"/>
        </w:rPr>
        <w:t xml:space="preserve"> </w:t>
      </w:r>
      <w:r w:rsidR="00A31C05" w:rsidRPr="00FF739A">
        <w:rPr>
          <w:rFonts w:ascii="Times New Roman" w:eastAsia="Times New Roman" w:hAnsi="Times New Roman" w:cs="Times New Roman"/>
          <w:sz w:val="24"/>
          <w:szCs w:val="24"/>
        </w:rPr>
        <w:t xml:space="preserve">Anderson &amp; Cabana, (2007)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 xml:space="preserve">i.e., low </w:t>
      </w:r>
      <w:proofErr w:type="spellStart"/>
      <w:r w:rsidR="00DD7E15" w:rsidRPr="00FF739A">
        <w:rPr>
          <w:rFonts w:ascii="Times New Roman" w:eastAsia="Times New Roman" w:hAnsi="Times New Roman" w:cs="Times New Roman"/>
          <w:sz w:val="24"/>
          <w:szCs w:val="24"/>
        </w:rPr>
        <w:t>omnivory</w:t>
      </w:r>
      <w:proofErr w:type="spellEnd"/>
      <w:r w:rsidR="00DD7E15" w:rsidRPr="00FF739A">
        <w:rPr>
          <w:rFonts w:ascii="Times New Roman" w:eastAsia="Times New Roman" w:hAnsi="Times New Roman" w:cs="Times New Roman"/>
          <w:sz w:val="24"/>
          <w:szCs w:val="24"/>
        </w:rPr>
        <w:t>)</w:t>
      </w:r>
      <w:r w:rsidR="006E05AD" w:rsidRPr="00FF739A">
        <w:rPr>
          <w:rFonts w:ascii="Times New Roman" w:eastAsia="Times New Roman" w:hAnsi="Times New Roman" w:cs="Times New Roman"/>
          <w:sz w:val="24"/>
          <w:szCs w:val="24"/>
        </w:rPr>
        <w:t>.</w:t>
      </w:r>
      <w:r w:rsidR="00CB2720" w:rsidRPr="00FF739A">
        <w:rPr>
          <w:rFonts w:ascii="Times New Roman" w:eastAsia="Times New Roman" w:hAnsi="Times New Roman" w:cs="Times New Roman"/>
          <w:sz w:val="24"/>
          <w:szCs w:val="24"/>
        </w:rPr>
        <w:t xml:space="preserve">  </w:t>
      </w:r>
      <w:r w:rsidR="006D70D1" w:rsidRPr="00FF739A">
        <w:rPr>
          <w:rFonts w:ascii="Times New Roman" w:eastAsia="Times New Roman" w:hAnsi="Times New Roman" w:cs="Times New Roman"/>
          <w:sz w:val="24"/>
          <w:szCs w:val="24"/>
        </w:rPr>
        <w:t xml:space="preserve">Kristensen et </w:t>
      </w:r>
      <w:commentRangeStart w:id="1"/>
      <w:r w:rsidR="006D70D1" w:rsidRPr="00FF739A">
        <w:rPr>
          <w:rFonts w:ascii="Times New Roman" w:eastAsia="Times New Roman" w:hAnsi="Times New Roman" w:cs="Times New Roman"/>
          <w:sz w:val="24"/>
          <w:szCs w:val="24"/>
        </w:rPr>
        <w:t>al</w:t>
      </w:r>
      <w:commentRangeEnd w:id="1"/>
      <w:r w:rsidR="00832C28">
        <w:rPr>
          <w:rStyle w:val="CommentReference"/>
        </w:rPr>
        <w:commentReference w:id="1"/>
      </w:r>
      <w:r w:rsidR="006D70D1" w:rsidRPr="00FF739A">
        <w:rPr>
          <w:rFonts w:ascii="Times New Roman" w:eastAsia="Times New Roman" w:hAnsi="Times New Roman" w:cs="Times New Roman"/>
          <w:sz w:val="24"/>
          <w:szCs w:val="24"/>
        </w:rPr>
        <w:t xml:space="preserve">. (2016)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0D4349" w:rsidRPr="00FF739A">
        <w:rPr>
          <w:rFonts w:ascii="Times New Roman" w:eastAsia="Times New Roman" w:hAnsi="Times New Roman" w:cs="Times New Roman"/>
          <w:sz w:val="24"/>
          <w:szCs w:val="24"/>
        </w:rPr>
        <w:t xml:space="preserve">One limitation </w:t>
      </w:r>
      <w:r w:rsidR="00AC3875" w:rsidRPr="00FF739A">
        <w:rPr>
          <w:rFonts w:ascii="Times New Roman" w:eastAsia="Times New Roman" w:hAnsi="Times New Roman" w:cs="Times New Roman"/>
          <w:sz w:val="24"/>
          <w:szCs w:val="24"/>
        </w:rPr>
        <w:t xml:space="preserve">was that Anderson &amp; </w:t>
      </w:r>
      <w:proofErr w:type="spellStart"/>
      <w:r w:rsidR="00AC3875" w:rsidRPr="00FF739A">
        <w:rPr>
          <w:rFonts w:ascii="Times New Roman" w:eastAsia="Times New Roman" w:hAnsi="Times New Roman" w:cs="Times New Roman"/>
          <w:sz w:val="24"/>
          <w:szCs w:val="24"/>
        </w:rPr>
        <w:t>Cabanana</w:t>
      </w:r>
      <w:proofErr w:type="spellEnd"/>
      <w:r w:rsidR="00AC3875" w:rsidRPr="00FF739A">
        <w:rPr>
          <w:rFonts w:ascii="Times New Roman" w:eastAsia="Times New Roman" w:hAnsi="Times New Roman" w:cs="Times New Roman"/>
          <w:sz w:val="24"/>
          <w:szCs w:val="24"/>
        </w:rPr>
        <w:t xml:space="preserve"> (2007) 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as the </w:t>
      </w:r>
      <w:r w:rsidR="00AC3875" w:rsidRPr="00FF739A">
        <w:rPr>
          <w:rFonts w:ascii="Times New Roman" w:eastAsia="Times New Roman" w:hAnsi="Times New Roman" w:cs="Times New Roman"/>
          <w:sz w:val="24"/>
          <w:szCs w:val="24"/>
        </w:rPr>
        <w:lastRenderedPageBreak/>
        <w:t>metric for</w:t>
      </w:r>
      <w:r w:rsidR="00773A19" w:rsidRPr="00FF739A">
        <w:rPr>
          <w:rFonts w:ascii="Times New Roman" w:eastAsia="Times New Roman" w:hAnsi="Times New Roman" w:cs="Times New Roman"/>
          <w:sz w:val="24"/>
          <w:szCs w:val="24"/>
        </w:rPr>
        <w:t xml:space="preserve"> low </w:t>
      </w:r>
      <w:proofErr w:type="spellStart"/>
      <w:r w:rsidR="00773A19" w:rsidRPr="00FF739A">
        <w:rPr>
          <w:rFonts w:ascii="Times New Roman" w:eastAsia="Times New Roman" w:hAnsi="Times New Roman" w:cs="Times New Roman"/>
          <w:sz w:val="24"/>
          <w:szCs w:val="24"/>
        </w:rPr>
        <w:t>omnivory</w:t>
      </w:r>
      <w:proofErr w:type="spellEnd"/>
      <w:r w:rsidR="00773A19" w:rsidRPr="00FF739A">
        <w:rPr>
          <w:rFonts w:ascii="Times New Roman" w:eastAsia="Times New Roman" w:hAnsi="Times New Roman" w:cs="Times New Roman"/>
          <w:sz w:val="24"/>
          <w:szCs w:val="24"/>
        </w:rPr>
        <w:t xml:space="preserve">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 xml:space="preserve">would meet the low </w:t>
      </w:r>
      <w:proofErr w:type="spellStart"/>
      <w:r w:rsidR="00832C28">
        <w:rPr>
          <w:rFonts w:ascii="Times New Roman" w:eastAsia="Times New Roman" w:hAnsi="Times New Roman" w:cs="Times New Roman"/>
          <w:sz w:val="24"/>
          <w:szCs w:val="24"/>
        </w:rPr>
        <w:t>omnivory</w:t>
      </w:r>
      <w:proofErr w:type="spellEnd"/>
      <w:r w:rsidR="00832C28">
        <w:rPr>
          <w:rFonts w:ascii="Times New Roman" w:eastAsia="Times New Roman" w:hAnsi="Times New Roman" w:cs="Times New Roman"/>
          <w:sz w:val="24"/>
          <w:szCs w:val="24"/>
        </w:rPr>
        <w:t xml:space="preserve">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0F0316" w:rsidRPr="00FF739A">
        <w:rPr>
          <w:rFonts w:ascii="Times New Roman" w:eastAsia="Times New Roman" w:hAnsi="Times New Roman" w:cs="Times New Roman"/>
          <w:sz w:val="24"/>
          <w:szCs w:val="24"/>
        </w:rPr>
        <w:t xml:space="preserve">Kristensen et al. (2016)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proofErr w:type="spellStart"/>
      <w:r w:rsidR="00915FF2" w:rsidRPr="00FF739A">
        <w:rPr>
          <w:rFonts w:ascii="Times New Roman" w:eastAsia="Times New Roman" w:hAnsi="Times New Roman" w:cs="Times New Roman"/>
          <w:sz w:val="24"/>
          <w:szCs w:val="24"/>
        </w:rPr>
        <w:t>omnivory</w:t>
      </w:r>
      <w:proofErr w:type="spellEnd"/>
      <w:r w:rsidR="00915FF2" w:rsidRPr="00FF739A">
        <w:rPr>
          <w:rFonts w:ascii="Times New Roman" w:eastAsia="Times New Roman" w:hAnsi="Times New Roman" w:cs="Times New Roman"/>
          <w:sz w:val="24"/>
          <w:szCs w:val="24"/>
        </w:rPr>
        <w:t xml:space="preserve">.  However, </w:t>
      </w:r>
      <w:r w:rsidR="00B8208F" w:rsidRPr="00FF739A">
        <w:rPr>
          <w:rFonts w:ascii="Times New Roman" w:eastAsia="Times New Roman" w:hAnsi="Times New Roman" w:cs="Times New Roman"/>
          <w:sz w:val="24"/>
          <w:szCs w:val="24"/>
        </w:rPr>
        <w:t xml:space="preserve">when determining if baselines track </w:t>
      </w:r>
      <w:r w:rsidR="00020CD4">
        <w:rPr>
          <w:rFonts w:ascii="Times New Roman" w:eastAsia="Times New Roman" w:hAnsi="Times New Roman" w:cs="Times New Roman"/>
          <w:sz w:val="24"/>
          <w:szCs w:val="24"/>
        </w:rPr>
        <w:t xml:space="preserve">systematic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020CD4">
        <w:rPr>
          <w:rFonts w:ascii="Times New Roman" w:eastAsia="Times New Roman" w:hAnsi="Times New Roman" w:cs="Times New Roman"/>
          <w:sz w:val="24"/>
          <w:szCs w:val="24"/>
        </w:rPr>
        <w:t xml:space="preserve"> in a system</w:t>
      </w:r>
      <w:r w:rsidR="00832C28">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Kristensen et al. (2016)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checking if 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Kristensen et al. (2016)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8129B" w:rsidRPr="00FF739A">
        <w:rPr>
          <w:rFonts w:ascii="Times New Roman" w:eastAsia="Times New Roman" w:hAnsi="Times New Roman" w:cs="Times New Roman"/>
          <w:sz w:val="24"/>
          <w:szCs w:val="24"/>
        </w:rPr>
        <w:t xml:space="preserve">U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19A9EB14"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by Kristensen et al. (2016)</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proxie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treams (</w:t>
      </w:r>
      <w:r w:rsidR="00835902" w:rsidRPr="00CE3C66">
        <w:rPr>
          <w:rFonts w:ascii="Times New Roman" w:eastAsia="Times New Roman" w:hAnsi="Times New Roman" w:cs="Times New Roman"/>
          <w:sz w:val="24"/>
          <w:szCs w:val="24"/>
        </w:rPr>
        <w:t>Kristensen et al. 2016)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212AC54D"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We sampled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w:t>
      </w:r>
      <w:r w:rsidR="00F60C87">
        <w:rPr>
          <w:rFonts w:ascii="Times New Roman" w:eastAsia="Times New Roman" w:hAnsi="Times New Roman" w:cs="Times New Roman"/>
          <w:sz w:val="24"/>
          <w:szCs w:val="24"/>
        </w:rPr>
        <w:t>Fig.</w:t>
      </w:r>
      <w:r w:rsidR="00CE4866" w:rsidRPr="00C70282">
        <w:rPr>
          <w:rFonts w:ascii="Times New Roman" w:eastAsia="Times New Roman" w:hAnsi="Times New Roman" w:cs="Times New Roman"/>
          <w:sz w:val="24"/>
          <w:szCs w:val="24"/>
        </w:rPr>
        <w:t xml:space="preserve"> 1).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system to identify a widely usable and reliable baseline indicator.</w:t>
      </w:r>
    </w:p>
    <w:p w14:paraId="7F46B85D" w14:textId="77777777" w:rsidR="00A23148" w:rsidRPr="00C70282" w:rsidRDefault="00DF00A0" w:rsidP="00FB1D3E">
      <w:pPr>
        <w:shd w:val="clear" w:color="auto" w:fill="FFFFFF"/>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 xml:space="preserve">Longitudinal gradient and land use index variable </w:t>
      </w:r>
    </w:p>
    <w:p w14:paraId="571BC297" w14:textId="4D4E2264"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all sources of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ristensen et al. 2016)</w:t>
      </w:r>
      <w:r w:rsidR="00075D34" w:rsidRPr="00C70282">
        <w:rPr>
          <w:rFonts w:ascii="Times New Roman" w:eastAsia="Times New Roman" w:hAnsi="Times New Roman" w:cs="Times New Roman"/>
          <w:sz w:val="24"/>
          <w:szCs w:val="24"/>
        </w:rPr>
        <w:fldChar w:fldCharType="end"/>
      </w:r>
      <w:r w:rsidR="00CE042B">
        <w:rPr>
          <w:rFonts w:ascii="Times New Roman" w:eastAsia="Times New Roman" w:hAnsi="Times New Roman" w:cs="Times New Roman"/>
          <w:sz w:val="24"/>
          <w:szCs w:val="24"/>
        </w:rPr>
        <w:t xml:space="preserve"> but these </w:t>
      </w:r>
      <w:r w:rsidR="00BB7FD0" w:rsidRPr="00C70282">
        <w:rPr>
          <w:rFonts w:ascii="Times New Roman" w:eastAsia="Times New Roman" w:hAnsi="Times New Roman" w:cs="Times New Roman"/>
          <w:sz w:val="24"/>
          <w:szCs w:val="24"/>
        </w:rPr>
        <w:t>are not the only source</w:t>
      </w:r>
      <w:r w:rsidR="00CE042B">
        <w:rPr>
          <w:rFonts w:ascii="Times New Roman" w:eastAsia="Times New Roman" w:hAnsi="Times New Roman" w:cs="Times New Roman"/>
          <w:sz w:val="24"/>
          <w:szCs w:val="24"/>
        </w:rPr>
        <w:t>s</w:t>
      </w:r>
      <w:r w:rsidR="00BB7FD0" w:rsidRPr="00C70282">
        <w:rPr>
          <w:rFonts w:ascii="Times New Roman" w:eastAsia="Times New Roman" w:hAnsi="Times New Roman" w:cs="Times New Roman"/>
          <w:sz w:val="24"/>
          <w:szCs w:val="24"/>
        </w:rPr>
        <w:t xml:space="preserve"> of</w:t>
      </w:r>
      <w:r w:rsidR="00075A93" w:rsidRPr="00C70282">
        <w:rPr>
          <w:rFonts w:ascii="Times New Roman" w:eastAsia="Times New Roman" w:hAnsi="Times New Roman" w:cs="Times New Roman"/>
          <w:sz w:val="24"/>
          <w:szCs w:val="24"/>
        </w:rPr>
        <w:t xml:space="preserve"> background</w:t>
      </w:r>
      <w:r w:rsidR="0081468E" w:rsidRPr="00C70282">
        <w:rPr>
          <w:rFonts w:ascii="Times New Roman" w:eastAsia="Times New Roman" w:hAnsi="Times New Roman" w:cs="Times New Roman"/>
          <w:sz w:val="24"/>
          <w:szCs w:val="24"/>
        </w:rPr>
        <w:t xml:space="preserve"> variation in δ</w:t>
      </w:r>
      <w:r w:rsidR="0081468E" w:rsidRPr="00C70282">
        <w:rPr>
          <w:rFonts w:ascii="Times New Roman" w:eastAsia="Times New Roman" w:hAnsi="Times New Roman" w:cs="Times New Roman"/>
          <w:sz w:val="24"/>
          <w:szCs w:val="24"/>
          <w:vertAlign w:val="superscript"/>
        </w:rPr>
        <w:t>15</w:t>
      </w:r>
      <w:r w:rsidR="0081468E" w:rsidRPr="00C70282">
        <w:rPr>
          <w:rFonts w:ascii="Times New Roman" w:eastAsia="Times New Roman" w:hAnsi="Times New Roman" w:cs="Times New Roman"/>
          <w:sz w:val="24"/>
          <w:szCs w:val="24"/>
        </w:rPr>
        <w:t>N values</w:t>
      </w:r>
      <w:r w:rsidR="00CE042B">
        <w:rPr>
          <w:rFonts w:ascii="Times New Roman" w:eastAsia="Times New Roman" w:hAnsi="Times New Roman" w:cs="Times New Roman"/>
          <w:sz w:val="24"/>
          <w:szCs w:val="24"/>
        </w:rPr>
        <w:t>.  G</w:t>
      </w:r>
      <w:r w:rsidR="00152233" w:rsidRPr="00C70282">
        <w:rPr>
          <w:rFonts w:ascii="Times New Roman" w:eastAsia="Times New Roman" w:hAnsi="Times New Roman" w:cs="Times New Roman"/>
          <w:sz w:val="24"/>
          <w:szCs w:val="24"/>
        </w:rPr>
        <w:t>eographic</w:t>
      </w:r>
      <w:r w:rsidR="003D264D" w:rsidRPr="00C70282">
        <w:rPr>
          <w:rFonts w:ascii="Times New Roman" w:eastAsia="Times New Roman" w:hAnsi="Times New Roman" w:cs="Times New Roman"/>
          <w:sz w:val="24"/>
          <w:szCs w:val="24"/>
        </w:rPr>
        <w:t xml:space="preserve"> context </w:t>
      </w:r>
      <w:r w:rsidR="000B2B72" w:rsidRPr="00C70282">
        <w:rPr>
          <w:rFonts w:ascii="Times New Roman" w:eastAsia="Times New Roman" w:hAnsi="Times New Roman" w:cs="Times New Roman"/>
          <w:sz w:val="24"/>
          <w:szCs w:val="24"/>
        </w:rPr>
        <w:t>also drives</w:t>
      </w:r>
      <w:r w:rsidR="001A176F" w:rsidRPr="00C70282">
        <w:rPr>
          <w:rFonts w:ascii="Times New Roman" w:eastAsia="Times New Roman" w:hAnsi="Times New Roman" w:cs="Times New Roman"/>
          <w:sz w:val="24"/>
          <w:szCs w:val="24"/>
        </w:rPr>
        <w:t xml:space="preserve"> background variability in δ</w:t>
      </w:r>
      <w:r w:rsidR="001A176F" w:rsidRPr="00C70282">
        <w:rPr>
          <w:rFonts w:ascii="Times New Roman" w:eastAsia="Times New Roman" w:hAnsi="Times New Roman" w:cs="Times New Roman"/>
          <w:sz w:val="24"/>
          <w:szCs w:val="24"/>
          <w:vertAlign w:val="superscript"/>
        </w:rPr>
        <w:t>15</w:t>
      </w:r>
      <w:r w:rsidR="001A176F" w:rsidRPr="00C70282">
        <w:rPr>
          <w:rFonts w:ascii="Times New Roman" w:eastAsia="Times New Roman" w:hAnsi="Times New Roman" w:cs="Times New Roman"/>
          <w:sz w:val="24"/>
          <w:szCs w:val="24"/>
        </w:rPr>
        <w:t xml:space="preserve">N values. </w:t>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Our</w:t>
      </w:r>
      <w:r w:rsidR="00DF00A0" w:rsidRPr="00C70282">
        <w:rPr>
          <w:rFonts w:ascii="Times New Roman" w:eastAsia="Times New Roman" w:hAnsi="Times New Roman" w:cs="Times New Roman"/>
          <w:sz w:val="24"/>
          <w:szCs w:val="24"/>
        </w:rPr>
        <w:t xml:space="preserve"> </w:t>
      </w:r>
      <w:r w:rsidR="00C20D93" w:rsidRPr="00C70282">
        <w:rPr>
          <w:rFonts w:ascii="Times New Roman" w:eastAsia="Times New Roman" w:hAnsi="Times New Roman" w:cs="Times New Roman"/>
          <w:sz w:val="24"/>
          <w:szCs w:val="24"/>
        </w:rPr>
        <w:t>synthetic</w:t>
      </w:r>
      <w:r w:rsidR="00DF00A0" w:rsidRPr="00C70282">
        <w:rPr>
          <w:rFonts w:ascii="Times New Roman" w:eastAsia="Times New Roman" w:hAnsi="Times New Roman" w:cs="Times New Roman"/>
          <w:sz w:val="24"/>
          <w:szCs w:val="24"/>
        </w:rPr>
        <w:t xml:space="preserve"> variable combine</w:t>
      </w:r>
      <w:r w:rsidR="00CE042B">
        <w:rPr>
          <w:rFonts w:ascii="Times New Roman" w:eastAsia="Times New Roman" w:hAnsi="Times New Roman" w:cs="Times New Roman"/>
          <w:sz w:val="24"/>
          <w:szCs w:val="24"/>
        </w:rPr>
        <w:t>d</w:t>
      </w:r>
      <w:r w:rsidR="00DF00A0" w:rsidRPr="00C70282">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w:t>
      </w:r>
      <w:proofErr w:type="spellStart"/>
      <w:r w:rsidR="00DF00A0" w:rsidRPr="00C70282">
        <w:rPr>
          <w:rFonts w:ascii="Times New Roman" w:eastAsia="Times New Roman" w:hAnsi="Times New Roman" w:cs="Times New Roman"/>
          <w:sz w:val="24"/>
          <w:szCs w:val="24"/>
        </w:rPr>
        <w:t>a.s.l</w:t>
      </w:r>
      <w:proofErr w:type="spellEnd"/>
      <w:r w:rsidR="00DF00A0" w:rsidRPr="00C70282">
        <w:rPr>
          <w:rFonts w:ascii="Times New Roman" w:eastAsia="Times New Roman" w:hAnsi="Times New Roman" w:cs="Times New Roman"/>
          <w:sz w:val="24"/>
          <w:szCs w:val="24"/>
        </w:rPr>
        <w:t>.), stream slope (km/km), distance to North Platte River (km), Strahler stream order, mean August water temperature (℃), upstream drainage area (km</w:t>
      </w:r>
      <w:r w:rsidR="00DF00A0" w:rsidRPr="00C70282">
        <w:rPr>
          <w:rFonts w:ascii="Times New Roman" w:eastAsia="Times New Roman" w:hAnsi="Times New Roman" w:cs="Times New Roman"/>
          <w:sz w:val="24"/>
          <w:szCs w:val="24"/>
          <w:vertAlign w:val="superscript"/>
        </w:rPr>
        <w:t>2</w:t>
      </w:r>
      <w:r w:rsidR="00DF00A0" w:rsidRPr="00C70282">
        <w:rPr>
          <w:rFonts w:ascii="Times New Roman" w:eastAsia="Times New Roman" w:hAnsi="Times New Roman" w:cs="Times New Roman"/>
          <w:sz w:val="24"/>
          <w:szCs w:val="24"/>
        </w:rPr>
        <w:t xml:space="preserve">), and stream width (m). </w:t>
      </w:r>
      <w:r w:rsidR="00AC190B" w:rsidRPr="00F3080B">
        <w:rPr>
          <w:rFonts w:ascii="Times New Roman" w:hAnsi="Times New Roman" w:cs="Times New Roman"/>
        </w:rPr>
        <w:t xml:space="preserve">We recorded hourly water temperature at each reach from June to September each year with loggers (Onset Computer Corporation, Bourne, Massachusetts) to quantify mean August water temperature (August, ℃). </w:t>
      </w:r>
      <w:r w:rsidR="00AC190B">
        <w:rPr>
          <w:rFonts w:ascii="Times New Roman" w:hAnsi="Times New Roman" w:cs="Times New Roman"/>
        </w:rPr>
        <w:t>S</w:t>
      </w:r>
      <w:r w:rsidR="00AC190B" w:rsidRPr="00F3080B">
        <w:rPr>
          <w:rFonts w:ascii="Times New Roman" w:hAnsi="Times New Roman" w:cs="Times New Roman"/>
        </w:rPr>
        <w:t>tream slope (km/km), upstream drainage area (km</w:t>
      </w:r>
      <w:r w:rsidR="00AC190B" w:rsidRPr="00F3080B">
        <w:rPr>
          <w:rFonts w:ascii="Times New Roman" w:hAnsi="Times New Roman" w:cs="Times New Roman"/>
          <w:vertAlign w:val="superscript"/>
        </w:rPr>
        <w:t>2</w:t>
      </w:r>
      <w:r w:rsidR="00AC190B" w:rsidRPr="00F3080B">
        <w:rPr>
          <w:rFonts w:ascii="Times New Roman" w:hAnsi="Times New Roman" w:cs="Times New Roman"/>
        </w:rPr>
        <w:t>), and downstream distance to the North Platte River (km)</w:t>
      </w:r>
      <w:r w:rsidR="00AC190B">
        <w:rPr>
          <w:rFonts w:ascii="Times New Roman" w:hAnsi="Times New Roman" w:cs="Times New Roman"/>
        </w:rPr>
        <w:t xml:space="preserve"> were estimated </w:t>
      </w:r>
      <w:r w:rsidR="00AC190B" w:rsidRPr="00F3080B">
        <w:rPr>
          <w:rFonts w:ascii="Times New Roman" w:hAnsi="Times New Roman" w:cs="Times New Roman"/>
        </w:rPr>
        <w:t>using ArcGIS. Channel width (m) was measured at 10 equally spaced transects at each reach in 2016</w:t>
      </w:r>
      <w:r w:rsidR="00F21C18">
        <w:rPr>
          <w:rFonts w:ascii="Times New Roman" w:hAnsi="Times New Roman" w:cs="Times New Roman"/>
        </w:rPr>
        <w:t xml:space="preserve">.  </w:t>
      </w:r>
      <w:r w:rsidR="00DF00A0" w:rsidRPr="00C70282">
        <w:rPr>
          <w:rFonts w:ascii="Times New Roman" w:eastAsia="Times New Roman" w:hAnsi="Times New Roman" w:cs="Times New Roman"/>
          <w:sz w:val="24"/>
          <w:szCs w:val="24"/>
        </w:rPr>
        <w:t>Th</w:t>
      </w:r>
      <w:r w:rsidR="00CE042B">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Upstream sites were more </w:t>
      </w:r>
      <w:r w:rsidR="00DF00A0" w:rsidRPr="00C70282">
        <w:rPr>
          <w:rFonts w:ascii="Times New Roman" w:eastAsia="Times New Roman" w:hAnsi="Times New Roman" w:cs="Times New Roman"/>
          <w:sz w:val="24"/>
          <w:szCs w:val="24"/>
        </w:rPr>
        <w:lastRenderedPageBreak/>
        <w:t xml:space="preserve">likely to be surrounded by natural land cover (e.g. forest, grassland, </w:t>
      </w:r>
      <w:r w:rsidR="00A73D73" w:rsidRPr="00C70282">
        <w:rPr>
          <w:rFonts w:ascii="Times New Roman" w:eastAsia="Times New Roman" w:hAnsi="Times New Roman" w:cs="Times New Roman"/>
          <w:sz w:val="24"/>
          <w:szCs w:val="24"/>
        </w:rPr>
        <w:t>shrub land</w:t>
      </w:r>
      <w:r w:rsidR="00DF00A0" w:rsidRPr="00C70282">
        <w:rPr>
          <w:rFonts w:ascii="Times New Roman" w:eastAsia="Times New Roman" w:hAnsi="Times New Roman" w:cs="Times New Roman"/>
          <w:sz w:val="24"/>
          <w:szCs w:val="24"/>
        </w:rPr>
        <w:t>, and wetland land types</w:t>
      </w:r>
      <w:r w:rsidR="00C20D93"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Maitland</w:t>
      </w:r>
      <w:r w:rsidR="005F51DA" w:rsidRPr="00C70282">
        <w:rPr>
          <w:rFonts w:ascii="Times New Roman" w:eastAsia="Times New Roman" w:hAnsi="Times New Roman" w:cs="Times New Roman"/>
          <w:noProof/>
          <w:sz w:val="24"/>
          <w:szCs w:val="24"/>
        </w:rPr>
        <w:t xml:space="preserve"> &amp; Rahel, 202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513D45" w:rsidRPr="00C70282">
        <w:rPr>
          <w:rFonts w:ascii="Times New Roman" w:eastAsia="Times New Roman" w:hAnsi="Times New Roman" w:cs="Times New Roman"/>
          <w:sz w:val="24"/>
          <w:szCs w:val="24"/>
        </w:rPr>
        <w:t xml:space="preserve">In a previous study, </w:t>
      </w:r>
      <w:r w:rsidR="00DF00A0" w:rsidRPr="00C70282">
        <w:rPr>
          <w:rFonts w:ascii="Times New Roman" w:eastAsia="Times New Roman" w:hAnsi="Times New Roman" w:cs="Times New Roman"/>
          <w:sz w:val="24"/>
          <w:szCs w:val="24"/>
        </w:rPr>
        <w:t>PC1 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F518DB" w:rsidRPr="00C70282">
        <w:rPr>
          <w:rFonts w:ascii="Times New Roman" w:eastAsia="Times New Roman" w:hAnsi="Times New Roman" w:cs="Times New Roman"/>
          <w:noProof/>
          <w:sz w:val="24"/>
          <w:szCs w:val="24"/>
        </w:rPr>
        <w:t xml:space="preserve">r = -0.32; </w:t>
      </w:r>
      <w:r w:rsidR="00867AEC" w:rsidRPr="00C70282">
        <w:rPr>
          <w:rFonts w:ascii="Times New Roman" w:eastAsia="Times New Roman" w:hAnsi="Times New Roman" w:cs="Times New Roman"/>
          <w:noProof/>
          <w:sz w:val="24"/>
          <w:szCs w:val="24"/>
        </w:rPr>
        <w:t xml:space="preserve">Maitland </w:t>
      </w:r>
      <w:r w:rsidR="00F518DB" w:rsidRPr="00C70282">
        <w:rPr>
          <w:rFonts w:ascii="Times New Roman" w:eastAsia="Times New Roman" w:hAnsi="Times New Roman" w:cs="Times New Roman"/>
          <w:noProof/>
          <w:sz w:val="24"/>
          <w:szCs w:val="24"/>
        </w:rPr>
        <w:t xml:space="preserve">&amp; Rahel, </w:t>
      </w:r>
      <w:r w:rsidR="00867AEC" w:rsidRPr="00C70282">
        <w:rPr>
          <w:rFonts w:ascii="Times New Roman" w:eastAsia="Times New Roman" w:hAnsi="Times New Roman" w:cs="Times New Roman"/>
          <w:noProof/>
          <w:sz w:val="24"/>
          <w:szCs w:val="24"/>
        </w:rPr>
        <w:t>202</w:t>
      </w:r>
      <w:r w:rsidR="00F518DB" w:rsidRPr="00C70282">
        <w:rPr>
          <w:rFonts w:ascii="Times New Roman" w:eastAsia="Times New Roman" w:hAnsi="Times New Roman" w:cs="Times New Roman"/>
          <w:noProof/>
          <w:sz w:val="24"/>
          <w:szCs w:val="24"/>
        </w:rPr>
        <w:t>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previous research</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abana and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e used PC1</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for all futur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60FCA5CF"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w:t>
      </w:r>
      <w:proofErr w:type="gramStart"/>
      <w:r w:rsidRPr="00C70282">
        <w:rPr>
          <w:rFonts w:ascii="Times New Roman" w:eastAsia="Times New Roman" w:hAnsi="Times New Roman" w:cs="Times New Roman"/>
          <w:sz w:val="24"/>
          <w:szCs w:val="24"/>
        </w:rPr>
        <w:t>fishes</w:t>
      </w:r>
      <w:proofErr w:type="gramEnd"/>
      <w:r w:rsidRPr="00C70282">
        <w:rPr>
          <w:rFonts w:ascii="Times New Roman" w:eastAsia="Times New Roman" w:hAnsi="Times New Roman" w:cs="Times New Roman"/>
          <w:sz w:val="24"/>
          <w:szCs w:val="24"/>
        </w:rPr>
        <w:t xml:space="preserve">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elso and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t>
      </w:r>
      <w:proofErr w:type="gramStart"/>
      <w:r w:rsidR="00DF00A0" w:rsidRPr="00C70282">
        <w:rPr>
          <w:rFonts w:ascii="Times New Roman" w:eastAsia="Times New Roman" w:hAnsi="Times New Roman" w:cs="Times New Roman"/>
          <w:sz w:val="24"/>
          <w:szCs w:val="24"/>
        </w:rPr>
        <w:t>was</w:t>
      </w:r>
      <w:proofErr w:type="gramEnd"/>
      <w:r w:rsidR="00DF00A0" w:rsidRPr="00C70282">
        <w:rPr>
          <w:rFonts w:ascii="Times New Roman" w:eastAsia="Times New Roman" w:hAnsi="Times New Roman" w:cs="Times New Roman"/>
          <w:sz w:val="24"/>
          <w:szCs w:val="24"/>
        </w:rPr>
        <w:t xml:space="preserve"> collected by hand.  </w:t>
      </w:r>
      <w:r w:rsidR="0025193C" w:rsidRPr="00C70282">
        <w:rPr>
          <w:rFonts w:ascii="Times New Roman" w:eastAsia="Times New Roman" w:hAnsi="Times New Roman" w:cs="Times New Roman"/>
          <w:sz w:val="24"/>
          <w:szCs w:val="24"/>
        </w:rPr>
        <w:t>To collect a representative sample of the macroinvertebrate assemblage, w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to obtain muscle tissue samples for</w:t>
      </w:r>
      <w:r w:rsidR="006A5626" w:rsidRPr="00C70282">
        <w:rPr>
          <w:rFonts w:ascii="Times New Roman" w:eastAsia="Times New Roman" w:hAnsi="Times New Roman" w:cs="Times New Roman"/>
          <w:sz w:val="24"/>
          <w:szCs w:val="24"/>
        </w:rPr>
        <w:t xml:space="preserve"> </w:t>
      </w:r>
      <w:r w:rsidR="00F4601D" w:rsidRPr="00C70282">
        <w:rPr>
          <w:rFonts w:ascii="Times New Roman" w:eastAsia="Times New Roman" w:hAnsi="Times New Roman" w:cs="Times New Roman"/>
          <w:sz w:val="24"/>
          <w:szCs w:val="24"/>
        </w:rPr>
        <w:t xml:space="preserve">stable </w:t>
      </w:r>
      <w:r w:rsidR="00A73D73" w:rsidRPr="00C70282">
        <w:rPr>
          <w:rFonts w:ascii="Times New Roman" w:eastAsia="Times New Roman" w:hAnsi="Times New Roman" w:cs="Times New Roman"/>
          <w:sz w:val="24"/>
          <w:szCs w:val="24"/>
        </w:rPr>
        <w:t>isotope</w:t>
      </w:r>
      <w:r w:rsidR="00F4601D" w:rsidRPr="00C70282">
        <w:rPr>
          <w:rFonts w:ascii="Times New Roman" w:eastAsia="Times New Roman" w:hAnsi="Times New Roman" w:cs="Times New Roman"/>
          <w:sz w:val="24"/>
          <w:szCs w:val="24"/>
        </w:rPr>
        <w:t xml:space="preserve"> analysis. </w:t>
      </w:r>
      <w:r w:rsidR="00DF00A0" w:rsidRPr="00C70282">
        <w:rPr>
          <w:rFonts w:ascii="Times New Roman" w:eastAsia="Times New Roman" w:hAnsi="Times New Roman" w:cs="Times New Roman"/>
          <w:sz w:val="24"/>
          <w:szCs w:val="24"/>
        </w:rPr>
        <w:t xml:space="preserve">To minimize the number of fish euthanized, a muscle plug using a 5-mm biopsy punch was taken from fish greater than 300 mm in length. </w:t>
      </w:r>
      <w:r w:rsidR="00AC190B" w:rsidRPr="00AC190B">
        <w:rPr>
          <w:rFonts w:ascii="Times New Roman" w:eastAsia="Times New Roman" w:hAnsi="Times New Roman" w:cs="Times New Roman"/>
          <w:sz w:val="24"/>
          <w:szCs w:val="24"/>
        </w:rPr>
        <w:t xml:space="preserve">The s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0A66AF" w:rsidRPr="00C70282">
        <w:rPr>
          <w:rFonts w:ascii="Times New Roman" w:eastAsia="Times New Roman" w:hAnsi="Times New Roman" w:cs="Times New Roman"/>
          <w:sz w:val="24"/>
          <w:szCs w:val="24"/>
        </w:rPr>
        <w:t xml:space="preserve">  </w:t>
      </w:r>
      <w:r w:rsidR="001657EF" w:rsidRPr="00C70282">
        <w:rPr>
          <w:rFonts w:ascii="Times New Roman" w:eastAsia="Times New Roman" w:hAnsi="Times New Roman" w:cs="Times New Roman"/>
          <w:sz w:val="24"/>
          <w:szCs w:val="24"/>
        </w:rPr>
        <w:t xml:space="preserve">Macroinvertebrate and fish </w:t>
      </w:r>
      <w:r w:rsidR="000A66AF" w:rsidRPr="00C70282">
        <w:rPr>
          <w:rFonts w:ascii="Times New Roman" w:eastAsia="Times New Roman" w:hAnsi="Times New Roman" w:cs="Times New Roman"/>
          <w:sz w:val="24"/>
          <w:szCs w:val="24"/>
        </w:rPr>
        <w:t>samples were then processed in the lab.</w:t>
      </w:r>
    </w:p>
    <w:p w14:paraId="704CA6D5" w14:textId="6CA037EC"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haracterized macroinvertebrates into feeding groups for statistical analyses, but</w:t>
      </w:r>
      <w:r w:rsidR="00845D02" w:rsidRPr="00C70282">
        <w:rPr>
          <w:rFonts w:ascii="Times New Roman" w:eastAsia="Times New Roman" w:hAnsi="Times New Roman" w:cs="Times New Roman"/>
          <w:sz w:val="24"/>
          <w:szCs w:val="24"/>
        </w:rPr>
        <w:t xml:space="preserve"> </w:t>
      </w:r>
      <w:r w:rsidR="00E70A74" w:rsidRPr="00C70282">
        <w:rPr>
          <w:rFonts w:ascii="Times New Roman" w:eastAsia="Times New Roman" w:hAnsi="Times New Roman" w:cs="Times New Roman"/>
          <w:sz w:val="24"/>
          <w:szCs w:val="24"/>
        </w:rPr>
        <w:t>pr</w:t>
      </w:r>
      <w:r w:rsidR="00F8429F" w:rsidRPr="00C70282">
        <w:rPr>
          <w:rFonts w:ascii="Times New Roman" w:eastAsia="Times New Roman" w:hAnsi="Times New Roman" w:cs="Times New Roman"/>
          <w:sz w:val="24"/>
          <w:szCs w:val="24"/>
        </w:rPr>
        <w:t xml:space="preserve">ocessed macroinvertebrates </w:t>
      </w:r>
      <w:r w:rsidR="00711AEE" w:rsidRPr="00C70282">
        <w:rPr>
          <w:rFonts w:ascii="Times New Roman" w:eastAsia="Times New Roman" w:hAnsi="Times New Roman" w:cs="Times New Roman"/>
          <w:sz w:val="24"/>
          <w:szCs w:val="24"/>
        </w:rPr>
        <w:t xml:space="preserve">for stable </w:t>
      </w:r>
      <w:r w:rsidR="00591F05" w:rsidRPr="00C70282">
        <w:rPr>
          <w:rFonts w:ascii="Times New Roman" w:eastAsia="Times New Roman" w:hAnsi="Times New Roman" w:cs="Times New Roman"/>
          <w:sz w:val="24"/>
          <w:szCs w:val="24"/>
        </w:rPr>
        <w:t>isotope</w:t>
      </w:r>
      <w:r w:rsidR="00711AEE" w:rsidRPr="00C70282">
        <w:rPr>
          <w:rFonts w:ascii="Times New Roman" w:eastAsia="Times New Roman" w:hAnsi="Times New Roman" w:cs="Times New Roman"/>
          <w:sz w:val="24"/>
          <w:szCs w:val="24"/>
        </w:rPr>
        <w:t xml:space="preserve"> analysis</w:t>
      </w:r>
      <w:r w:rsidR="000A4430" w:rsidRPr="00C70282">
        <w:rPr>
          <w:rFonts w:ascii="Times New Roman" w:eastAsia="Times New Roman" w:hAnsi="Times New Roman" w:cs="Times New Roman"/>
          <w:sz w:val="24"/>
          <w:szCs w:val="24"/>
        </w:rPr>
        <w:t xml:space="preserve"> </w:t>
      </w:r>
      <w:r w:rsidR="00F8429F" w:rsidRPr="00C70282">
        <w:rPr>
          <w:rFonts w:ascii="Times New Roman" w:eastAsia="Times New Roman" w:hAnsi="Times New Roman" w:cs="Times New Roman"/>
          <w:sz w:val="24"/>
          <w:szCs w:val="24"/>
        </w:rPr>
        <w:t>at the taxonomic level</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here after referred to as</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lastRenderedPageBreak/>
        <w:t>‘</w:t>
      </w:r>
      <w:r w:rsidR="00576D53" w:rsidRPr="00C70282">
        <w:rPr>
          <w:rFonts w:ascii="Times New Roman" w:eastAsia="Times New Roman" w:hAnsi="Times New Roman" w:cs="Times New Roman"/>
          <w:sz w:val="24"/>
          <w:szCs w:val="24"/>
        </w:rPr>
        <w:t>taxonomic group</w:t>
      </w:r>
      <w:r w:rsidR="00D179DC" w:rsidRPr="00C70282">
        <w:rPr>
          <w:rFonts w:ascii="Times New Roman" w:eastAsia="Times New Roman" w:hAnsi="Times New Roman" w:cs="Times New Roman"/>
          <w:sz w:val="24"/>
          <w:szCs w:val="24"/>
        </w:rPr>
        <w:t>’</w:t>
      </w:r>
      <w:r w:rsidR="00576D53" w:rsidRPr="00C70282">
        <w:rPr>
          <w:rFonts w:ascii="Times New Roman" w:eastAsia="Times New Roman" w:hAnsi="Times New Roman" w:cs="Times New Roman"/>
          <w:sz w:val="24"/>
          <w:szCs w:val="24"/>
        </w:rPr>
        <w:t xml:space="preserve">), </w:t>
      </w:r>
      <w:r w:rsidR="00691303" w:rsidRPr="00C70282">
        <w:rPr>
          <w:rFonts w:ascii="Times New Roman" w:eastAsia="Times New Roman" w:hAnsi="Times New Roman" w:cs="Times New Roman"/>
          <w:sz w:val="24"/>
          <w:szCs w:val="24"/>
        </w:rPr>
        <w:t>The</w:t>
      </w:r>
      <w:r w:rsidR="0090497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taxonomic groups</w:t>
      </w:r>
      <w:r w:rsidR="00DF00A0" w:rsidRPr="00C70282">
        <w:rPr>
          <w:rFonts w:ascii="Times New Roman" w:eastAsia="Times New Roman" w:hAnsi="Times New Roman" w:cs="Times New Roman"/>
          <w:sz w:val="24"/>
          <w:szCs w:val="24"/>
        </w:rPr>
        <w:t xml:space="preserve"> were identified to family level using an invertebrate guid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745730" w:rsidRPr="00C70282">
        <w:rPr>
          <w:rFonts w:ascii="Times New Roman" w:eastAsia="Times New Roman" w:hAnsi="Times New Roman" w:cs="Times New Roman"/>
          <w:noProof/>
          <w:sz w:val="24"/>
          <w:szCs w:val="24"/>
        </w:rPr>
        <w:t xml:space="preserve">i.e., taxonomic groups, </w:t>
      </w:r>
      <w:r w:rsidR="00867AEC" w:rsidRPr="00C70282">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w:t>
      </w:r>
      <w:proofErr w:type="spellStart"/>
      <w:r w:rsidR="00EE015C" w:rsidRPr="00C70282">
        <w:rPr>
          <w:rFonts w:ascii="Times New Roman" w:eastAsia="Times New Roman" w:hAnsi="Times New Roman" w:cs="Times New Roman"/>
          <w:sz w:val="24"/>
          <w:szCs w:val="24"/>
        </w:rPr>
        <w:t>Elmidae</w:t>
      </w:r>
      <w:proofErr w:type="spellEnd"/>
      <w:r w:rsidR="00EE015C" w:rsidRPr="00C70282">
        <w:rPr>
          <w:rFonts w:ascii="Times New Roman" w:eastAsia="Times New Roman" w:hAnsi="Times New Roman" w:cs="Times New Roman"/>
          <w:sz w:val="24"/>
          <w:szCs w:val="24"/>
        </w:rPr>
        <w:t xml:space="preserv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hevene et al. 1994, Maitland 2020)</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For stable isotope analysis, we used individuals from each taxonomic group whenever possible but for small taxa we pooled individuals to ensure enough material for stable isotope analysis.</w:t>
      </w:r>
    </w:p>
    <w:p w14:paraId="6748748D" w14:textId="74213761" w:rsidR="001277BA" w:rsidRPr="00C70282" w:rsidRDefault="003878D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In addition to the muscle plugs from the field, we </w:t>
      </w:r>
      <w:proofErr w:type="gramStart"/>
      <w:r w:rsidR="00A933FB" w:rsidRPr="00C70282">
        <w:rPr>
          <w:rFonts w:ascii="Times New Roman" w:eastAsia="Times New Roman" w:hAnsi="Times New Roman" w:cs="Times New Roman"/>
          <w:sz w:val="24"/>
          <w:szCs w:val="24"/>
        </w:rPr>
        <w:t>obtain</w:t>
      </w:r>
      <w:proofErr w:type="gramEnd"/>
      <w:r w:rsidRPr="00C70282">
        <w:rPr>
          <w:rFonts w:ascii="Times New Roman" w:eastAsia="Times New Roman" w:hAnsi="Times New Roman" w:cs="Times New Roman"/>
          <w:sz w:val="24"/>
          <w:szCs w:val="24"/>
        </w:rPr>
        <w:t xml:space="preserve"> muscle</w:t>
      </w:r>
      <w:r w:rsidR="00A933FB" w:rsidRPr="00C70282">
        <w:rPr>
          <w:rFonts w:ascii="Times New Roman" w:eastAsia="Times New Roman" w:hAnsi="Times New Roman" w:cs="Times New Roman"/>
          <w:sz w:val="24"/>
          <w:szCs w:val="24"/>
        </w:rPr>
        <w:t xml:space="preserve"> fillets from the euthanized fish in the lab</w:t>
      </w:r>
      <w:r w:rsidR="006C4DA1" w:rsidRPr="00C70282">
        <w:rPr>
          <w:rFonts w:ascii="Times New Roman" w:eastAsia="Times New Roman" w:hAnsi="Times New Roman" w:cs="Times New Roman"/>
          <w:sz w:val="24"/>
          <w:szCs w:val="24"/>
        </w:rPr>
        <w:t>, but we only</w:t>
      </w:r>
      <w:r w:rsidR="00D93589" w:rsidRPr="00C70282">
        <w:rPr>
          <w:rFonts w:ascii="Times New Roman" w:eastAsia="Times New Roman" w:hAnsi="Times New Roman" w:cs="Times New Roman"/>
          <w:sz w:val="24"/>
          <w:szCs w:val="24"/>
        </w:rPr>
        <w:t xml:space="preserve"> </w:t>
      </w:r>
      <w:r w:rsidR="001277BA" w:rsidRPr="00C70282">
        <w:rPr>
          <w:rFonts w:ascii="Times New Roman" w:eastAsia="Times New Roman" w:hAnsi="Times New Roman" w:cs="Times New Roman"/>
          <w:sz w:val="24"/>
          <w:szCs w:val="24"/>
        </w:rPr>
        <w:t xml:space="preserve">used tissue samples from the widely distributed fish species </w:t>
      </w:r>
      <w:r w:rsidR="006C4DA1" w:rsidRPr="00C70282">
        <w:rPr>
          <w:rFonts w:ascii="Times New Roman" w:eastAsia="Times New Roman" w:hAnsi="Times New Roman" w:cs="Times New Roman"/>
          <w:sz w:val="24"/>
          <w:szCs w:val="24"/>
        </w:rPr>
        <w:t xml:space="preserve">for statistical </w:t>
      </w:r>
      <w:r w:rsidR="00E55DD5" w:rsidRPr="00C70282">
        <w:rPr>
          <w:rFonts w:ascii="Times New Roman" w:eastAsia="Times New Roman" w:hAnsi="Times New Roman" w:cs="Times New Roman"/>
          <w:sz w:val="24"/>
          <w:szCs w:val="24"/>
        </w:rPr>
        <w:t>analysis</w:t>
      </w:r>
      <w:r w:rsidR="001277BA" w:rsidRPr="00C70282">
        <w:rPr>
          <w:rFonts w:ascii="Times New Roman" w:eastAsia="Times New Roman" w:hAnsi="Times New Roman" w:cs="Times New Roman"/>
          <w:sz w:val="24"/>
          <w:szCs w:val="24"/>
        </w:rPr>
        <w:t xml:space="preserve">. </w:t>
      </w:r>
      <w:r w:rsidR="00AD120D" w:rsidRPr="00C70282">
        <w:rPr>
          <w:rFonts w:ascii="Times New Roman" w:eastAsia="Times New Roman" w:hAnsi="Times New Roman" w:cs="Times New Roman"/>
          <w:sz w:val="24"/>
          <w:szCs w:val="24"/>
        </w:rPr>
        <w:t xml:space="preserve">We removed muscle filets and the stomachs from each fish. Muscle filets were removed from the anterior dorsal portion of each fish prior to stable isotope analysis.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proofErr w:type="spellStart"/>
      <w:r w:rsidR="001277BA" w:rsidRPr="00C70282">
        <w:rPr>
          <w:rFonts w:ascii="Times New Roman" w:eastAsia="Times New Roman" w:hAnsi="Times New Roman" w:cs="Times New Roman"/>
          <w:i/>
          <w:sz w:val="24"/>
          <w:szCs w:val="24"/>
        </w:rPr>
        <w:t>Semotilus</w:t>
      </w:r>
      <w:proofErr w:type="spellEnd"/>
      <w:r w:rsidR="001277BA" w:rsidRPr="00C70282">
        <w:rPr>
          <w:rFonts w:ascii="Times New Roman" w:eastAsia="Times New Roman" w:hAnsi="Times New Roman" w:cs="Times New Roman"/>
          <w:i/>
          <w:sz w:val="24"/>
          <w:szCs w:val="24"/>
        </w:rPr>
        <w:t xml:space="preserve"> </w:t>
      </w:r>
      <w:proofErr w:type="spellStart"/>
      <w:r w:rsidR="001277BA" w:rsidRPr="00C70282">
        <w:rPr>
          <w:rFonts w:ascii="Times New Roman" w:eastAsia="Times New Roman" w:hAnsi="Times New Roman" w:cs="Times New Roman"/>
          <w:i/>
          <w:sz w:val="24"/>
          <w:szCs w:val="24"/>
        </w:rPr>
        <w:t>atromaculatus</w:t>
      </w:r>
      <w:proofErr w:type="spellEnd"/>
      <w:r w:rsidR="001277BA" w:rsidRPr="00C70282">
        <w:rPr>
          <w:rFonts w:ascii="Times New Roman" w:eastAsia="Times New Roman" w:hAnsi="Times New Roman" w:cs="Times New Roman"/>
          <w:sz w:val="24"/>
          <w:szCs w:val="24"/>
        </w:rPr>
        <w:t xml:space="preserve"> (Mitchill,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proofErr w:type="spellStart"/>
      <w:r w:rsidR="001277BA" w:rsidRPr="00C70282">
        <w:rPr>
          <w:rFonts w:ascii="Times New Roman" w:eastAsia="Times New Roman" w:hAnsi="Times New Roman" w:cs="Times New Roman"/>
          <w:i/>
          <w:sz w:val="24"/>
          <w:szCs w:val="24"/>
        </w:rPr>
        <w:t>Rhinichthys</w:t>
      </w:r>
      <w:proofErr w:type="spellEnd"/>
      <w:r w:rsidR="001277BA" w:rsidRPr="00C70282">
        <w:rPr>
          <w:rFonts w:ascii="Times New Roman" w:eastAsia="Times New Roman" w:hAnsi="Times New Roman" w:cs="Times New Roman"/>
          <w:i/>
          <w:sz w:val="24"/>
          <w:szCs w:val="24"/>
        </w:rPr>
        <w:t xml:space="preserve"> </w:t>
      </w:r>
      <w:proofErr w:type="spellStart"/>
      <w:r w:rsidR="001277BA" w:rsidRPr="00C70282">
        <w:rPr>
          <w:rFonts w:ascii="Times New Roman" w:eastAsia="Times New Roman" w:hAnsi="Times New Roman" w:cs="Times New Roman"/>
          <w:i/>
          <w:sz w:val="24"/>
          <w:szCs w:val="24"/>
        </w:rPr>
        <w:t>cataractae</w:t>
      </w:r>
      <w:proofErr w:type="spellEnd"/>
      <w:r w:rsidR="001277BA" w:rsidRPr="00C70282">
        <w:rPr>
          <w:rFonts w:ascii="Times New Roman" w:eastAsia="Times New Roman" w:hAnsi="Times New Roman" w:cs="Times New Roman"/>
          <w:i/>
          <w:sz w:val="24"/>
          <w:szCs w:val="24"/>
        </w:rPr>
        <w:t xml:space="preserv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atostomus</w:t>
      </w:r>
      <w:proofErr w:type="spellEnd"/>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ommersonii</w:t>
      </w:r>
      <w:proofErr w:type="spellEnd"/>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Lacépède</w:t>
      </w:r>
      <w:proofErr w:type="spellEnd"/>
      <w:r w:rsidR="001277BA" w:rsidRPr="00C70282">
        <w:rPr>
          <w:rFonts w:ascii="Times New Roman" w:eastAsia="Times New Roman" w:hAnsi="Times New Roman" w:cs="Times New Roman"/>
          <w:sz w:val="24"/>
          <w:szCs w:val="24"/>
        </w:rPr>
        <w:t xml:space="preserve">, 1803) were used because these species were found at greater than 50% of the sites. </w:t>
      </w:r>
    </w:p>
    <w:p w14:paraId="47A91CE2" w14:textId="2636AEE1" w:rsidR="00A23148"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For stable </w:t>
      </w:r>
      <w:r w:rsidR="00F0488A" w:rsidRPr="00C70282">
        <w:rPr>
          <w:rFonts w:ascii="Times New Roman" w:eastAsia="Times New Roman" w:hAnsi="Times New Roman" w:cs="Times New Roman"/>
          <w:sz w:val="24"/>
          <w:szCs w:val="24"/>
        </w:rPr>
        <w:t>isotope</w:t>
      </w:r>
      <w:r w:rsidRPr="00C70282">
        <w:rPr>
          <w:rFonts w:ascii="Times New Roman" w:eastAsia="Times New Roman" w:hAnsi="Times New Roman" w:cs="Times New Roman"/>
          <w:sz w:val="24"/>
          <w:szCs w:val="24"/>
        </w:rPr>
        <w:t xml:space="preserve"> analysis, </w:t>
      </w:r>
      <w:r w:rsidR="00A6574E" w:rsidRPr="00C70282">
        <w:rPr>
          <w:rFonts w:ascii="Times New Roman" w:eastAsia="Times New Roman" w:hAnsi="Times New Roman" w:cs="Times New Roman"/>
          <w:sz w:val="24"/>
          <w:szCs w:val="24"/>
        </w:rPr>
        <w:t>samples</w:t>
      </w:r>
      <w:r w:rsidR="00DF00A0" w:rsidRPr="00C70282">
        <w:rPr>
          <w:rFonts w:ascii="Times New Roman" w:eastAsia="Times New Roman" w:hAnsi="Times New Roman" w:cs="Times New Roman"/>
          <w:sz w:val="24"/>
          <w:szCs w:val="24"/>
        </w:rPr>
        <w:t xml:space="preserve"> were oven dried (60 °C, 48 hours), ground into a homogenous powder, weighed to the nearest 0.001 mg</w:t>
      </w:r>
      <w:r w:rsidR="00A6574E" w:rsidRPr="00C70282">
        <w:rPr>
          <w:rFonts w:ascii="Times New Roman" w:eastAsia="Times New Roman" w:hAnsi="Times New Roman" w:cs="Times New Roman"/>
          <w:sz w:val="24"/>
          <w:szCs w:val="24"/>
        </w:rPr>
        <w:t>, then sent off to obtain isotopic values</w:t>
      </w:r>
      <w:r w:rsidR="00DF00A0" w:rsidRPr="00C70282">
        <w:rPr>
          <w:rFonts w:ascii="Times New Roman" w:eastAsia="Times New Roman" w:hAnsi="Times New Roman" w:cs="Times New Roman"/>
          <w:sz w:val="24"/>
          <w:szCs w:val="24"/>
        </w:rPr>
        <w:t>.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at the University of Wyoming Stable Isotope Facility using a Delta Plus XP Continuous Flow Stable Isotope Ratio Mass Spectrometer (</w:t>
      </w:r>
      <w:proofErr w:type="spellStart"/>
      <w:r w:rsidR="00DF00A0" w:rsidRPr="00C70282">
        <w:rPr>
          <w:rFonts w:ascii="Times New Roman" w:eastAsia="Times New Roman" w:hAnsi="Times New Roman" w:cs="Times New Roman"/>
          <w:sz w:val="24"/>
          <w:szCs w:val="24"/>
        </w:rPr>
        <w:t>Thermo</w:t>
      </w:r>
      <w:proofErr w:type="spellEnd"/>
      <w:r w:rsidR="00DF00A0" w:rsidRPr="00C70282">
        <w:rPr>
          <w:rFonts w:ascii="Times New Roman" w:eastAsia="Times New Roman" w:hAnsi="Times New Roman" w:cs="Times New Roman"/>
          <w:sz w:val="24"/>
          <w:szCs w:val="24"/>
        </w:rPr>
        <w:t xml:space="preserve"> Finnigan, Bremen, Germany) coupled to a </w:t>
      </w:r>
      <w:proofErr w:type="spellStart"/>
      <w:r w:rsidR="00DF00A0" w:rsidRPr="00C70282">
        <w:rPr>
          <w:rFonts w:ascii="Times New Roman" w:eastAsia="Times New Roman" w:hAnsi="Times New Roman" w:cs="Times New Roman"/>
          <w:sz w:val="24"/>
          <w:szCs w:val="24"/>
        </w:rPr>
        <w:t>Costech</w:t>
      </w:r>
      <w:proofErr w:type="spellEnd"/>
      <w:r w:rsidR="00DF00A0" w:rsidRPr="00C70282">
        <w:rPr>
          <w:rFonts w:ascii="Times New Roman" w:eastAsia="Times New Roman" w:hAnsi="Times New Roman" w:cs="Times New Roman"/>
          <w:sz w:val="24"/>
          <w:szCs w:val="24"/>
        </w:rPr>
        <w:t xml:space="preserve">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C8237D"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78138837"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values should be 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943405">
        <w:rPr>
          <w:rFonts w:ascii="Times New Roman" w:eastAsia="Times New Roman" w:hAnsi="Times New Roman" w:cs="Times New Roman"/>
          <w:sz w:val="24"/>
          <w:szCs w:val="24"/>
        </w:rPr>
        <w:t xml:space="preserve">A common method </w:t>
      </w:r>
      <w:r w:rsidR="00301E03">
        <w:rPr>
          <w:rFonts w:ascii="Times New Roman" w:eastAsia="Times New Roman" w:hAnsi="Times New Roman" w:cs="Times New Roman"/>
          <w:sz w:val="24"/>
          <w:szCs w:val="24"/>
        </w:rPr>
        <w:t>for baselines corrections is to use</w:t>
      </w:r>
      <w:r w:rsidR="00F0488A">
        <w:rPr>
          <w:rFonts w:ascii="Times New Roman" w:eastAsia="Times New Roman" w:hAnsi="Times New Roman" w:cs="Times New Roman"/>
          <w:sz w:val="24"/>
          <w:szCs w:val="24"/>
        </w:rPr>
        <w:t xml:space="preserve"> an 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 xml:space="preserve">primary consumers or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 so w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using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would meet these criteria.</w:t>
      </w:r>
    </w:p>
    <w:p w14:paraId="1AC98667" w14:textId="3FE4752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xml:space="preserve">. Although 75% was chosen arbitraril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88F80D3" w14:textId="091B38C7" w:rsidR="00FD349A"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alculated the</w:t>
      </w:r>
      <w:r w:rsidR="00255D3E" w:rsidRPr="00C70282">
        <w:rPr>
          <w:rFonts w:ascii="Times New Roman" w:eastAsia="Times New Roman" w:hAnsi="Times New Roman" w:cs="Times New Roman"/>
          <w:sz w:val="24"/>
          <w:szCs w:val="24"/>
        </w:rPr>
        <w:t xml:space="preserve"> mean</w:t>
      </w:r>
      <w:r w:rsidRPr="00C70282">
        <w:rPr>
          <w:rFonts w:ascii="Times New Roman" w:eastAsia="Times New Roman" w:hAnsi="Times New Roman" w:cs="Times New Roman"/>
          <w:sz w:val="24"/>
          <w:szCs w:val="24"/>
        </w:rPr>
        <w:t xml:space="preserve"> coefficient of variation (CV)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for </w:t>
      </w:r>
      <w:r w:rsidR="00CA3467" w:rsidRPr="00C70282">
        <w:rPr>
          <w:rFonts w:ascii="Times New Roman" w:eastAsia="Times New Roman" w:hAnsi="Times New Roman" w:cs="Times New Roman"/>
          <w:sz w:val="24"/>
          <w:szCs w:val="24"/>
        </w:rPr>
        <w:t>each taxonomic and feeding group</w:t>
      </w:r>
      <w:r w:rsidR="00255D3E" w:rsidRPr="00C70282">
        <w:rPr>
          <w:rFonts w:ascii="Times New Roman" w:eastAsia="Times New Roman" w:hAnsi="Times New Roman" w:cs="Times New Roman"/>
          <w:sz w:val="24"/>
          <w:szCs w:val="24"/>
        </w:rPr>
        <w:t xml:space="preserve"> across sites</w:t>
      </w:r>
      <w:r w:rsidRPr="00C70282">
        <w:rPr>
          <w:rFonts w:ascii="Times New Roman" w:eastAsia="Times New Roman" w:hAnsi="Times New Roman" w:cs="Times New Roman"/>
          <w:sz w:val="24"/>
          <w:szCs w:val="24"/>
        </w:rPr>
        <w:t>.</w:t>
      </w:r>
      <w:r w:rsidR="00717B33" w:rsidRPr="00C70282">
        <w:rPr>
          <w:rFonts w:ascii="Times New Roman" w:eastAsia="Times New Roman" w:hAnsi="Times New Roman" w:cs="Times New Roman"/>
          <w:sz w:val="24"/>
          <w:szCs w:val="24"/>
        </w:rPr>
        <w:t xml:space="preserve">  </w:t>
      </w:r>
      <w:r w:rsidR="004A30AC" w:rsidRPr="00C70282">
        <w:rPr>
          <w:rFonts w:ascii="Times New Roman" w:eastAsia="Times New Roman" w:hAnsi="Times New Roman" w:cs="Times New Roman"/>
          <w:sz w:val="24"/>
          <w:szCs w:val="24"/>
        </w:rPr>
        <w:t>We calculated</w:t>
      </w:r>
      <w:r w:rsidR="00A04884" w:rsidRPr="00C70282">
        <w:rPr>
          <w:rFonts w:ascii="Times New Roman" w:eastAsia="Times New Roman" w:hAnsi="Times New Roman" w:cs="Times New Roman"/>
          <w:sz w:val="24"/>
          <w:szCs w:val="24"/>
        </w:rPr>
        <w:t xml:space="preserve"> CV</w:t>
      </w:r>
      <w:r w:rsidR="004A30AC" w:rsidRPr="00C70282">
        <w:rPr>
          <w:rFonts w:ascii="Times New Roman" w:eastAsia="Times New Roman" w:hAnsi="Times New Roman" w:cs="Times New Roman"/>
          <w:sz w:val="24"/>
          <w:szCs w:val="24"/>
        </w:rPr>
        <w:t xml:space="preserve"> at the site level by </w:t>
      </w:r>
      <w:r w:rsidR="00A04884" w:rsidRPr="00C70282">
        <w:rPr>
          <w:rFonts w:ascii="Times New Roman" w:eastAsia="Times New Roman" w:hAnsi="Times New Roman" w:cs="Times New Roman"/>
          <w:sz w:val="24"/>
          <w:szCs w:val="24"/>
        </w:rPr>
        <w:t>divid</w:t>
      </w:r>
      <w:r w:rsidR="004A30AC" w:rsidRPr="00C70282">
        <w:rPr>
          <w:rFonts w:ascii="Times New Roman" w:eastAsia="Times New Roman" w:hAnsi="Times New Roman" w:cs="Times New Roman"/>
          <w:sz w:val="24"/>
          <w:szCs w:val="24"/>
        </w:rPr>
        <w:t>ing</w:t>
      </w:r>
      <w:r w:rsidR="00A04884" w:rsidRPr="00C70282">
        <w:rPr>
          <w:rFonts w:ascii="Times New Roman" w:eastAsia="Times New Roman" w:hAnsi="Times New Roman" w:cs="Times New Roman"/>
          <w:sz w:val="24"/>
          <w:szCs w:val="24"/>
        </w:rPr>
        <w:t xml:space="preserve"> the standard deviation of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A04884" w:rsidRPr="00C70282">
        <w:rPr>
          <w:rFonts w:ascii="Times New Roman" w:eastAsia="Times New Roman" w:hAnsi="Times New Roman" w:cs="Times New Roman"/>
          <w:sz w:val="24"/>
          <w:szCs w:val="24"/>
        </w:rPr>
        <w:t xml:space="preserve"> by the mean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signature </w:t>
      </w:r>
      <w:r w:rsidR="00D04D2E" w:rsidRPr="00C70282">
        <w:rPr>
          <w:rFonts w:ascii="Times New Roman" w:eastAsia="Times New Roman" w:hAnsi="Times New Roman" w:cs="Times New Roman"/>
          <w:sz w:val="24"/>
          <w:szCs w:val="24"/>
        </w:rPr>
        <w:t xml:space="preserve">of </w:t>
      </w:r>
      <w:r w:rsidR="00A04884" w:rsidRPr="00C70282">
        <w:rPr>
          <w:rFonts w:ascii="Times New Roman" w:eastAsia="Times New Roman" w:hAnsi="Times New Roman" w:cs="Times New Roman"/>
          <w:sz w:val="24"/>
          <w:szCs w:val="24"/>
        </w:rPr>
        <w:t xml:space="preserve">each </w:t>
      </w:r>
      <w:r w:rsidR="00551460" w:rsidRPr="00C70282">
        <w:rPr>
          <w:rFonts w:ascii="Times New Roman" w:eastAsia="Times New Roman" w:hAnsi="Times New Roman" w:cs="Times New Roman"/>
          <w:sz w:val="24"/>
          <w:szCs w:val="24"/>
        </w:rPr>
        <w:t>taxonomic or feeding group</w:t>
      </w:r>
      <w:r w:rsidR="00A04884" w:rsidRPr="00C70282">
        <w:rPr>
          <w:rFonts w:ascii="Times New Roman" w:eastAsia="Times New Roman" w:hAnsi="Times New Roman" w:cs="Times New Roman"/>
          <w:sz w:val="24"/>
          <w:szCs w:val="24"/>
        </w:rPr>
        <w:t xml:space="preserve"> at each site</w:t>
      </w:r>
      <w:r w:rsidR="00D04D2E" w:rsidRPr="00C70282">
        <w:rPr>
          <w:rFonts w:ascii="Times New Roman" w:eastAsia="Times New Roman" w:hAnsi="Times New Roman" w:cs="Times New Roman"/>
          <w:sz w:val="24"/>
          <w:szCs w:val="24"/>
        </w:rPr>
        <w:t xml:space="preserve">. </w:t>
      </w:r>
      <w:r w:rsidR="00551460" w:rsidRPr="00C70282">
        <w:rPr>
          <w:rFonts w:ascii="Times New Roman" w:eastAsia="Times New Roman" w:hAnsi="Times New Roman" w:cs="Times New Roman"/>
          <w:sz w:val="24"/>
          <w:szCs w:val="24"/>
        </w:rPr>
        <w:t xml:space="preserve">We then found the mean and 95% confidence intervals </w:t>
      </w:r>
      <w:r w:rsidR="00D04D2E" w:rsidRPr="00C70282">
        <w:rPr>
          <w:rFonts w:ascii="Times New Roman" w:eastAsia="Times New Roman" w:hAnsi="Times New Roman" w:cs="Times New Roman"/>
          <w:sz w:val="24"/>
          <w:szCs w:val="24"/>
        </w:rPr>
        <w:t xml:space="preserve">for each </w:t>
      </w:r>
      <w:r w:rsidR="004C3C2A" w:rsidRPr="00C70282">
        <w:rPr>
          <w:rFonts w:ascii="Times New Roman" w:eastAsia="Times New Roman" w:hAnsi="Times New Roman" w:cs="Times New Roman"/>
          <w:sz w:val="24"/>
          <w:szCs w:val="24"/>
        </w:rPr>
        <w:t>taxonomic and feeding groups</w:t>
      </w:r>
      <w:r w:rsidR="00551460" w:rsidRPr="00C70282">
        <w:rPr>
          <w:rFonts w:ascii="Times New Roman" w:eastAsia="Times New Roman" w:hAnsi="Times New Roman" w:cs="Times New Roman"/>
          <w:sz w:val="24"/>
          <w:szCs w:val="24"/>
        </w:rPr>
        <w:t xml:space="preserve"> across </w:t>
      </w:r>
      <w:r w:rsidR="00551460" w:rsidRPr="00C70282">
        <w:rPr>
          <w:rFonts w:ascii="Times New Roman" w:eastAsia="Times New Roman" w:hAnsi="Times New Roman" w:cs="Times New Roman"/>
          <w:sz w:val="24"/>
          <w:szCs w:val="24"/>
        </w:rPr>
        <w:lastRenderedPageBreak/>
        <w:t>sites.</w:t>
      </w:r>
      <w:r w:rsidR="004C3C2A"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A low coefficient of variation for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ndicates that a baseline candidate has a non-omnivorous diet. </w:t>
      </w:r>
    </w:p>
    <w:p w14:paraId="25471AA0" w14:textId="55092D7A"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use</w:t>
      </w:r>
      <w:r w:rsidR="00F50CFB" w:rsidRPr="00C70282">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 one-way analysis of variance (ANOVA) to test for differences in CV values among </w:t>
      </w:r>
      <w:r w:rsidR="00375444" w:rsidRPr="00C70282">
        <w:rPr>
          <w:rFonts w:ascii="Times New Roman" w:eastAsia="Times New Roman" w:hAnsi="Times New Roman" w:cs="Times New Roman"/>
          <w:sz w:val="24"/>
          <w:szCs w:val="24"/>
        </w:rPr>
        <w:t>taxonomic or feeding groups</w:t>
      </w:r>
      <w:r w:rsidRPr="00C70282">
        <w:rPr>
          <w:rFonts w:ascii="Times New Roman" w:eastAsia="Times New Roman" w:hAnsi="Times New Roman" w:cs="Times New Roman"/>
          <w:sz w:val="24"/>
          <w:szCs w:val="24"/>
        </w:rPr>
        <w:t xml:space="preserve">. Separate analyses were done on </w:t>
      </w:r>
      <w:r w:rsidR="00C63FE9" w:rsidRPr="00C70282">
        <w:rPr>
          <w:rFonts w:ascii="Times New Roman" w:eastAsia="Times New Roman" w:hAnsi="Times New Roman" w:cs="Times New Roman"/>
          <w:sz w:val="24"/>
          <w:szCs w:val="24"/>
        </w:rPr>
        <w:t>taxonomic</w:t>
      </w:r>
      <w:r w:rsidRPr="00C70282">
        <w:rPr>
          <w:rFonts w:ascii="Times New Roman" w:eastAsia="Times New Roman" w:hAnsi="Times New Roman" w:cs="Times New Roman"/>
          <w:sz w:val="24"/>
          <w:szCs w:val="24"/>
        </w:rPr>
        <w:t xml:space="preserve"> and </w:t>
      </w:r>
      <w:r w:rsidR="00C63FE9" w:rsidRPr="00C70282">
        <w:rPr>
          <w:rFonts w:ascii="Times New Roman" w:eastAsia="Times New Roman" w:hAnsi="Times New Roman" w:cs="Times New Roman"/>
          <w:sz w:val="24"/>
          <w:szCs w:val="24"/>
        </w:rPr>
        <w:t>feeding groups</w:t>
      </w:r>
      <w:r w:rsidRPr="00C70282">
        <w:rPr>
          <w:rFonts w:ascii="Times New Roman" w:eastAsia="Times New Roman" w:hAnsi="Times New Roman" w:cs="Times New Roman"/>
          <w:sz w:val="24"/>
          <w:szCs w:val="24"/>
        </w:rPr>
        <w:t xml:space="preserve">.  The </w:t>
      </w:r>
      <w:r w:rsidR="006940B4" w:rsidRPr="00C70282">
        <w:rPr>
          <w:rFonts w:ascii="Times New Roman" w:eastAsia="Times New Roman" w:hAnsi="Times New Roman" w:cs="Times New Roman"/>
          <w:sz w:val="24"/>
          <w:szCs w:val="24"/>
        </w:rPr>
        <w:t xml:space="preserve">mean </w:t>
      </w:r>
      <w:r w:rsidRPr="00C70282">
        <w:rPr>
          <w:rFonts w:ascii="Times New Roman" w:eastAsia="Times New Roman" w:hAnsi="Times New Roman" w:cs="Times New Roman"/>
          <w:sz w:val="24"/>
          <w:szCs w:val="24"/>
        </w:rPr>
        <w:t>CV values were square root or log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The taxonomic or feeding group</w:t>
      </w:r>
      <w:r w:rsidR="005A691C">
        <w:rPr>
          <w:rFonts w:ascii="Times New Roman" w:eastAsia="Times New Roman" w:hAnsi="Times New Roman" w:cs="Times New Roman"/>
          <w:sz w:val="24"/>
          <w:szCs w:val="24"/>
        </w:rPr>
        <w:t>s</w:t>
      </w:r>
      <w:r w:rsidR="00037709" w:rsidRPr="00C70282">
        <w:rPr>
          <w:rFonts w:ascii="Times New Roman" w:eastAsia="Times New Roman" w:hAnsi="Times New Roman" w:cs="Times New Roman"/>
          <w:sz w:val="24"/>
          <w:szCs w:val="24"/>
        </w:rPr>
        <w:t xml:space="preserve"> with the lowest </w:t>
      </w:r>
      <w:r w:rsidR="006940B4" w:rsidRPr="00C70282">
        <w:rPr>
          <w:rFonts w:ascii="Times New Roman" w:eastAsia="Times New Roman" w:hAnsi="Times New Roman" w:cs="Times New Roman"/>
          <w:sz w:val="24"/>
          <w:szCs w:val="24"/>
        </w:rPr>
        <w:t>mean CV relative to the other groups were considered suitable baselines.</w:t>
      </w:r>
    </w:p>
    <w:p w14:paraId="14E1C953" w14:textId="11050A80" w:rsidR="00A23148" w:rsidRPr="00C70282" w:rsidRDefault="00DF00A0" w:rsidP="00F15EC8">
      <w:pPr>
        <w:spacing w:before="240" w:after="240" w:line="360" w:lineRule="auto"/>
        <w:rPr>
          <w:rFonts w:ascii="Times New Roman" w:eastAsia="Gungsuh" w:hAnsi="Times New Roman" w:cs="Times New Roman"/>
          <w:sz w:val="24"/>
          <w:szCs w:val="24"/>
        </w:rPr>
      </w:pPr>
      <w:r w:rsidRPr="00C70282">
        <w:rPr>
          <w:rFonts w:ascii="Times New Roman" w:eastAsia="Times New Roman" w:hAnsi="Times New Roman" w:cs="Times New Roman"/>
          <w:sz w:val="24"/>
          <w:szCs w:val="24"/>
        </w:rPr>
        <w:t xml:space="preserve">For </w:t>
      </w:r>
      <w:r w:rsidR="00375444"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e used least squares linear regression to assess relationships between </w:t>
      </w:r>
      <w:r w:rsidR="007725AC" w:rsidRPr="00C70282">
        <w:rPr>
          <w:rFonts w:ascii="Times New Roman" w:eastAsia="Times New Roman" w:hAnsi="Times New Roman" w:cs="Times New Roman"/>
          <w:sz w:val="24"/>
          <w:szCs w:val="24"/>
        </w:rPr>
        <w:t xml:space="preserve">each taxonomic or feeding group’s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position at sites along the longitudinal stream gradient</w:t>
      </w:r>
      <w:r w:rsidR="00F50CFB" w:rsidRPr="00C70282">
        <w:rPr>
          <w:rFonts w:ascii="Times New Roman" w:eastAsia="Times New Roman" w:hAnsi="Times New Roman" w:cs="Times New Roman"/>
          <w:sz w:val="24"/>
          <w:szCs w:val="24"/>
        </w:rPr>
        <w:t xml:space="preserve"> (PC1 score)</w:t>
      </w:r>
      <w:r w:rsidRPr="00C70282">
        <w:rPr>
          <w:rFonts w:ascii="Times New Roman" w:eastAsia="Times New Roman" w:hAnsi="Times New Roman" w:cs="Times New Roman"/>
          <w:sz w:val="24"/>
          <w:szCs w:val="24"/>
        </w:rPr>
        <w:t xml:space="preserve">.  We wished to compare </w:t>
      </w:r>
      <w:r w:rsidR="007725AC" w:rsidRPr="00C70282">
        <w:rPr>
          <w:rFonts w:ascii="Times New Roman" w:eastAsia="Times New Roman" w:hAnsi="Times New Roman" w:cs="Times New Roman"/>
          <w:sz w:val="24"/>
          <w:szCs w:val="24"/>
        </w:rPr>
        <w:t xml:space="preserve">each </w:t>
      </w:r>
      <w:r w:rsidR="00B41902" w:rsidRPr="00C70282">
        <w:rPr>
          <w:rFonts w:ascii="Times New Roman" w:eastAsia="Times New Roman" w:hAnsi="Times New Roman" w:cs="Times New Roman"/>
          <w:sz w:val="24"/>
          <w:szCs w:val="24"/>
        </w:rPr>
        <w:t>group’s</w:t>
      </w:r>
      <w:r w:rsidRPr="00C70282">
        <w:rPr>
          <w:rFonts w:ascii="Times New Roman" w:eastAsia="Times New Roman" w:hAnsi="Times New Roman" w:cs="Times New Roman"/>
          <w:sz w:val="24"/>
          <w:szCs w:val="24"/>
        </w:rPr>
        <w:t xml:space="preserve"> relationships to the longitudinal gradient with those of the basal resources</w:t>
      </w:r>
      <w:r w:rsidR="007725AC" w:rsidRPr="00C70282">
        <w:rPr>
          <w:rFonts w:ascii="Times New Roman" w:eastAsia="Times New Roman" w:hAnsi="Times New Roman" w:cs="Times New Roman"/>
          <w:sz w:val="24"/>
          <w:szCs w:val="24"/>
        </w:rPr>
        <w:t xml:space="preserve"> and fishes</w:t>
      </w:r>
      <w:r w:rsidRPr="00C70282">
        <w:rPr>
          <w:rFonts w:ascii="Times New Roman" w:eastAsia="Times New Roman" w:hAnsi="Times New Roman" w:cs="Times New Roman"/>
          <w:sz w:val="24"/>
          <w:szCs w:val="24"/>
        </w:rPr>
        <w:t xml:space="preserve">. </w:t>
      </w:r>
      <w:r w:rsidR="005A691C" w:rsidRPr="00C70282">
        <w:rPr>
          <w:rFonts w:ascii="Times New Roman" w:eastAsia="Times New Roman" w:hAnsi="Times New Roman" w:cs="Times New Roman"/>
          <w:sz w:val="24"/>
          <w:szCs w:val="24"/>
        </w:rPr>
        <w:t>Therefore</w:t>
      </w:r>
      <w:r w:rsidRPr="00C70282">
        <w:rPr>
          <w:rFonts w:ascii="Times New Roman" w:eastAsia="Times New Roman" w:hAnsi="Times New Roman" w:cs="Times New Roman"/>
          <w:sz w:val="24"/>
          <w:szCs w:val="24"/>
        </w:rPr>
        <w:t>, we did separate least squares linear regressions for four of the basal resources at our sites</w:t>
      </w:r>
      <w:r w:rsidR="003D1239" w:rsidRPr="00C70282">
        <w:rPr>
          <w:rFonts w:ascii="Times New Roman" w:eastAsia="Times New Roman" w:hAnsi="Times New Roman" w:cs="Times New Roman"/>
          <w:sz w:val="24"/>
          <w:szCs w:val="24"/>
        </w:rPr>
        <w:t xml:space="preserve"> and the five widely distributed fish species</w:t>
      </w:r>
      <w:r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ith significant (</w:t>
      </w:r>
      <w:r w:rsidRPr="00C70282">
        <w:rPr>
          <w:rFonts w:ascii="Times New Roman" w:eastAsia="Times New Roman" w:hAnsi="Times New Roman" w:cs="Times New Roman"/>
          <w:i/>
          <w:sz w:val="24"/>
          <w:szCs w:val="24"/>
        </w:rPr>
        <w:t>P</w:t>
      </w:r>
      <w:r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Pr="00C70282">
        <w:rPr>
          <w:rFonts w:ascii="Times New Roman" w:eastAsia="Gungsuh" w:hAnsi="Times New Roman" w:cs="Times New Roman"/>
          <w:sz w:val="24"/>
          <w:szCs w:val="24"/>
        </w:rPr>
        <w:t>.</w:t>
      </w:r>
    </w:p>
    <w:p w14:paraId="3C18FAAE" w14:textId="7F7D41BA"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Post, 2002):</w:t>
      </w:r>
    </w:p>
    <w:p w14:paraId="2555A8B9" w14:textId="77777777" w:rsidR="00A23148" w:rsidRPr="00C70282" w:rsidRDefault="00C8237D"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00FE7B97" w:rsidRPr="00C70282">
        <w:rPr>
          <w:rFonts w:ascii="Times New Roman" w:eastAsia="Times New Roman" w:hAnsi="Times New Roman" w:cs="Times New Roman"/>
          <w:sz w:val="24"/>
          <w:szCs w:val="24"/>
          <w:vertAlign w:val="subscript"/>
        </w:rPr>
        <w:t>corrected</w:t>
      </w:r>
      <w:proofErr w:type="spellEnd"/>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s the discrimination factor for each trophic transfer, and </w:t>
      </w:r>
      <w:proofErr w:type="spellStart"/>
      <w:r w:rsidRPr="00C70282">
        <w:rPr>
          <w:rFonts w:ascii="Times New Roman" w:eastAsia="Times New Roman" w:hAnsi="Times New Roman" w:cs="Times New Roman"/>
          <w:sz w:val="24"/>
          <w:szCs w:val="24"/>
        </w:rPr>
        <w:t>TL</w:t>
      </w:r>
      <w:r w:rsidRPr="00C70282">
        <w:rPr>
          <w:rFonts w:ascii="Times New Roman" w:eastAsia="Times New Roman" w:hAnsi="Times New Roman" w:cs="Times New Roman"/>
          <w:sz w:val="24"/>
          <w:szCs w:val="24"/>
          <w:vertAlign w:val="subscript"/>
        </w:rPr>
        <w:t>baseline</w:t>
      </w:r>
      <w:proofErr w:type="spellEnd"/>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proofErr w:type="gramStart"/>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ucker</w:t>
      </w:r>
      <w:proofErr w:type="gramEnd"/>
      <w:r w:rsidRPr="00C70282">
        <w:rPr>
          <w:rFonts w:ascii="Times New Roman" w:eastAsia="Times New Roman" w:hAnsi="Times New Roman" w:cs="Times New Roman"/>
          <w:sz w:val="24"/>
          <w:szCs w:val="24"/>
        </w:rPr>
        <w:t xml:space="preserve">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C8237D"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un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7777777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Pr="00C70282">
        <w:rPr>
          <w:rFonts w:ascii="Times New Roman" w:eastAsia="Times New Roman" w:hAnsi="Times New Roman" w:cs="Times New Roman"/>
          <w:sz w:val="24"/>
          <w:szCs w:val="24"/>
          <w:vertAlign w:val="subscript"/>
        </w:rPr>
        <w:t>uncorrected</w:t>
      </w:r>
      <w:proofErr w:type="spellEnd"/>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estimated using the methods </w:t>
      </w:r>
      <w:commentRangeStart w:id="2"/>
      <w:r w:rsidR="00955735" w:rsidRPr="00C70282">
        <w:rPr>
          <w:rFonts w:ascii="Times New Roman" w:eastAsia="Times New Roman" w:hAnsi="Times New Roman" w:cs="Times New Roman"/>
          <w:sz w:val="24"/>
          <w:szCs w:val="24"/>
        </w:rPr>
        <w:t>of</w:t>
      </w:r>
      <w:commentRangeEnd w:id="2"/>
      <w:r w:rsidR="005A691C">
        <w:rPr>
          <w:rStyle w:val="CommentReference"/>
        </w:rPr>
        <w:commentReference w:id="2"/>
      </w:r>
      <w:r w:rsidR="00955735" w:rsidRPr="00C70282">
        <w:rPr>
          <w:rFonts w:ascii="Times New Roman" w:eastAsia="Times New Roman" w:hAnsi="Times New Roman" w:cs="Times New Roman"/>
          <w:sz w:val="24"/>
          <w:szCs w:val="24"/>
        </w:rPr>
        <w:t xml:space="preserve"> </w:t>
      </w:r>
      <w:proofErr w:type="spellStart"/>
      <w:r w:rsidR="00955735" w:rsidRPr="00C70282">
        <w:rPr>
          <w:rFonts w:ascii="Times New Roman" w:eastAsia="Times New Roman" w:hAnsi="Times New Roman" w:cs="Times New Roman"/>
          <w:sz w:val="24"/>
          <w:szCs w:val="24"/>
        </w:rPr>
        <w:t>Caut</w:t>
      </w:r>
      <w:proofErr w:type="spellEnd"/>
      <w:r w:rsidR="00955735" w:rsidRPr="00C70282">
        <w:rPr>
          <w:rFonts w:ascii="Times New Roman" w:eastAsia="Times New Roman" w:hAnsi="Times New Roman" w:cs="Times New Roman"/>
          <w:sz w:val="24"/>
          <w:szCs w:val="24"/>
        </w:rPr>
        <w:t xml:space="preserve"> et al. (2009).</w:t>
      </w:r>
    </w:p>
    <w:p w14:paraId="7B4A9FD6" w14:textId="7D2932F6"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inform our expectations of how TP might change across the environmental gradient, we looke</w:t>
      </w:r>
      <w:r w:rsidR="006A38D9" w:rsidRPr="00C70282">
        <w:rPr>
          <w:rFonts w:ascii="Times New Roman" w:eastAsia="Times New Roman" w:hAnsi="Times New Roman" w:cs="Times New Roman"/>
          <w:sz w:val="24"/>
          <w:szCs w:val="24"/>
        </w:rPr>
        <w:t xml:space="preserve">d </w:t>
      </w:r>
      <w:r w:rsidRPr="00C70282">
        <w:rPr>
          <w:rFonts w:ascii="Times New Roman" w:eastAsia="Times New Roman" w:hAnsi="Times New Roman" w:cs="Times New Roman"/>
          <w:sz w:val="24"/>
          <w:szCs w:val="24"/>
        </w:rPr>
        <w:t xml:space="preserve">for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environmental gradient.  </w:t>
      </w:r>
    </w:p>
    <w:p w14:paraId="381F86DE" w14:textId="1D2353F4"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C526CA" w:rsidRPr="00C70282">
        <w:rPr>
          <w:rFonts w:ascii="Times New Roman" w:eastAsia="Times New Roman" w:hAnsi="Times New Roman" w:cs="Times New Roman"/>
          <w:sz w:val="24"/>
          <w:szCs w:val="24"/>
        </w:rPr>
        <w:t xml:space="preserve">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lastRenderedPageBreak/>
        <w:t>Criteria 1: Geographic Distribution</w:t>
      </w:r>
    </w:p>
    <w:p w14:paraId="78DF5059" w14:textId="4FE3FF1A"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Of the 21 taxonomic groups and 6 feeding groups, 8 taxonomic groups and 5 feeding groups were found at greater than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Chironomidae, </w:t>
      </w:r>
      <w:proofErr w:type="spellStart"/>
      <w:r w:rsidRPr="006F70AA">
        <w:rPr>
          <w:rFonts w:ascii="Times New Roman" w:eastAsia="Times New Roman" w:hAnsi="Times New Roman" w:cs="Times New Roman"/>
          <w:sz w:val="24"/>
          <w:szCs w:val="24"/>
        </w:rPr>
        <w:t>Elmidae</w:t>
      </w:r>
      <w:proofErr w:type="spellEnd"/>
      <w:r w:rsidRPr="006F70AA">
        <w:rPr>
          <w:rFonts w:ascii="Times New Roman" w:eastAsia="Times New Roman" w:hAnsi="Times New Roman" w:cs="Times New Roman"/>
          <w:sz w:val="24"/>
          <w:szCs w:val="24"/>
        </w:rPr>
        <w:t xml:space="preserve">-larvae, </w:t>
      </w:r>
      <w:proofErr w:type="spellStart"/>
      <w:r w:rsidRPr="006F70AA">
        <w:rPr>
          <w:rFonts w:ascii="Times New Roman" w:eastAsia="Times New Roman" w:hAnsi="Times New Roman" w:cs="Times New Roman"/>
          <w:sz w:val="24"/>
          <w:szCs w:val="24"/>
        </w:rPr>
        <w:t>Elmidae</w:t>
      </w:r>
      <w:proofErr w:type="spellEnd"/>
      <w:r w:rsidRPr="006F70AA">
        <w:rPr>
          <w:rFonts w:ascii="Times New Roman" w:eastAsia="Times New Roman" w:hAnsi="Times New Roman" w:cs="Times New Roman"/>
          <w:sz w:val="24"/>
          <w:szCs w:val="24"/>
        </w:rPr>
        <w:t xml:space="preserve">-adult, </w:t>
      </w:r>
      <w:proofErr w:type="spellStart"/>
      <w:r w:rsidRPr="006F70AA">
        <w:rPr>
          <w:rFonts w:ascii="Times New Roman" w:eastAsia="Times New Roman" w:hAnsi="Times New Roman" w:cs="Times New Roman"/>
          <w:sz w:val="24"/>
          <w:szCs w:val="24"/>
        </w:rPr>
        <w:t>Heptaganeidae</w:t>
      </w:r>
      <w:proofErr w:type="spellEnd"/>
      <w:r w:rsidRPr="006F70AA">
        <w:rPr>
          <w:rFonts w:ascii="Times New Roman" w:eastAsia="Times New Roman" w:hAnsi="Times New Roman" w:cs="Times New Roman"/>
          <w:sz w:val="24"/>
          <w:szCs w:val="24"/>
        </w:rPr>
        <w:t xml:space="preserve">, and </w:t>
      </w:r>
      <w:proofErr w:type="spellStart"/>
      <w:r w:rsidRPr="006F70AA">
        <w:rPr>
          <w:rFonts w:ascii="Times New Roman" w:eastAsia="Times New Roman" w:hAnsi="Times New Roman" w:cs="Times New Roman"/>
          <w:sz w:val="24"/>
          <w:szCs w:val="24"/>
        </w:rPr>
        <w:t>Hydropyschidae</w:t>
      </w:r>
      <w:proofErr w:type="spellEnd"/>
      <w:r w:rsidRPr="006F70AA">
        <w:rPr>
          <w:rFonts w:ascii="Times New Roman" w:eastAsia="Times New Roman" w:hAnsi="Times New Roman" w:cs="Times New Roman"/>
          <w:sz w:val="24"/>
          <w:szCs w:val="24"/>
        </w:rPr>
        <w:t xml:space="preserve"> were the most common taxa and were found at all </w:t>
      </w:r>
      <w:commentRangeStart w:id="3"/>
      <w:r w:rsidRPr="006F70AA">
        <w:rPr>
          <w:rFonts w:ascii="Times New Roman" w:eastAsia="Times New Roman" w:hAnsi="Times New Roman" w:cs="Times New Roman"/>
          <w:sz w:val="24"/>
          <w:szCs w:val="24"/>
        </w:rPr>
        <w:t xml:space="preserve">sites </w:t>
      </w:r>
      <w:commentRangeEnd w:id="3"/>
      <w:r w:rsidR="00896916">
        <w:rPr>
          <w:rStyle w:val="CommentReference"/>
        </w:rPr>
        <w:commentReference w:id="3"/>
      </w:r>
      <w:r w:rsidRPr="006F70AA">
        <w:rPr>
          <w:rFonts w:ascii="Times New Roman" w:eastAsia="Times New Roman" w:hAnsi="Times New Roman" w:cs="Times New Roman"/>
          <w:sz w:val="24"/>
          <w:szCs w:val="24"/>
        </w:rPr>
        <w:t>(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proofErr w:type="spellStart"/>
      <w:r w:rsidRPr="006F70AA">
        <w:rPr>
          <w:rFonts w:ascii="Times New Roman" w:eastAsia="Times New Roman" w:hAnsi="Times New Roman" w:cs="Times New Roman"/>
          <w:sz w:val="24"/>
          <w:szCs w:val="24"/>
        </w:rPr>
        <w:t>Perlidae</w:t>
      </w:r>
      <w:proofErr w:type="spellEnd"/>
      <w:r w:rsidRPr="006F70AA">
        <w:rPr>
          <w:rFonts w:ascii="Times New Roman" w:eastAsia="Times New Roman" w:hAnsi="Times New Roman" w:cs="Times New Roman"/>
          <w:sz w:val="24"/>
          <w:szCs w:val="24"/>
        </w:rPr>
        <w:t xml:space="preserve"> was the least common taxon and was found at six sites. Collectors, Grazers, Filterers, Omnivores and Predators were the most common feeding groups and were found at all sites. Shredders were only found at 63% of sites. Thirteen baselines (8 taxonomic groups, 5 feeding groups) were considered sufficiently distributed and used in further analysi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2A026730"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DF00A0" w:rsidRPr="006F70AA">
        <w:rPr>
          <w:rFonts w:ascii="Times New Roman" w:eastAsia="Times New Roman" w:hAnsi="Times New Roman" w:cs="Times New Roman"/>
          <w:sz w:val="24"/>
          <w:szCs w:val="24"/>
          <w:vertAlign w:val="subscript"/>
        </w:rPr>
        <w:t xml:space="preserve">7,103 </w:t>
      </w:r>
      <w:r w:rsidR="00DF00A0" w:rsidRPr="006F70AA">
        <w:rPr>
          <w:rFonts w:ascii="Times New Roman" w:eastAsia="Times New Roman" w:hAnsi="Times New Roman" w:cs="Times New Roman"/>
          <w:sz w:val="24"/>
          <w:szCs w:val="24"/>
        </w:rPr>
        <w:t xml:space="preserve">= 6.748,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 2).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had the smallest CV across sites and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2).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were 1.57 CV units lower than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 xml:space="preserve">-adult, 1.59 CV units lower than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 xml:space="preserve">-larvae, 1.47 CV units lower than </w:t>
      </w:r>
      <w:proofErr w:type="spellStart"/>
      <w:r w:rsidR="00DF00A0" w:rsidRPr="006F70AA">
        <w:rPr>
          <w:rFonts w:ascii="Times New Roman" w:eastAsia="Times New Roman" w:hAnsi="Times New Roman" w:cs="Times New Roman"/>
          <w:sz w:val="24"/>
          <w:szCs w:val="24"/>
        </w:rPr>
        <w:t>Chironimidae</w:t>
      </w:r>
      <w:proofErr w:type="spellEnd"/>
      <w:r w:rsidR="00DF00A0" w:rsidRPr="006F70AA">
        <w:rPr>
          <w:rFonts w:ascii="Times New Roman" w:eastAsia="Times New Roman" w:hAnsi="Times New Roman" w:cs="Times New Roman"/>
          <w:sz w:val="24"/>
          <w:szCs w:val="24"/>
        </w:rPr>
        <w:t xml:space="preserve">, 1.27 CV units lower than </w:t>
      </w:r>
      <w:proofErr w:type="spellStart"/>
      <w:r w:rsidR="00DF00A0" w:rsidRPr="006F70AA">
        <w:rPr>
          <w:rFonts w:ascii="Times New Roman" w:eastAsia="Times New Roman" w:hAnsi="Times New Roman" w:cs="Times New Roman"/>
          <w:sz w:val="24"/>
          <w:szCs w:val="24"/>
        </w:rPr>
        <w:t>Dytiscidae</w:t>
      </w:r>
      <w:proofErr w:type="spellEnd"/>
      <w:r w:rsidR="00DF00A0" w:rsidRPr="006F70AA">
        <w:rPr>
          <w:rFonts w:ascii="Times New Roman" w:eastAsia="Times New Roman" w:hAnsi="Times New Roman" w:cs="Times New Roman"/>
          <w:sz w:val="24"/>
          <w:szCs w:val="24"/>
        </w:rPr>
        <w:t xml:space="preserve">, 1.20 CV units lower than </w:t>
      </w:r>
      <w:proofErr w:type="spellStart"/>
      <w:r w:rsidR="00DF00A0" w:rsidRPr="006F70AA">
        <w:rPr>
          <w:rFonts w:ascii="Times New Roman" w:eastAsia="Times New Roman" w:hAnsi="Times New Roman" w:cs="Times New Roman"/>
          <w:sz w:val="24"/>
          <w:szCs w:val="24"/>
        </w:rPr>
        <w:t>Baetidae</w:t>
      </w:r>
      <w:proofErr w:type="spellEnd"/>
      <w:r w:rsidR="00DF00A0" w:rsidRPr="006F70AA">
        <w:rPr>
          <w:rFonts w:ascii="Times New Roman" w:eastAsia="Times New Roman" w:hAnsi="Times New Roman" w:cs="Times New Roman"/>
          <w:sz w:val="24"/>
          <w:szCs w:val="24"/>
        </w:rPr>
        <w:t xml:space="preserve">, and, although marginally significant, 1.01 CV units lower than </w:t>
      </w:r>
      <w:proofErr w:type="spellStart"/>
      <w:r w:rsidR="00AF64DF" w:rsidRPr="006F70AA">
        <w:rPr>
          <w:rFonts w:ascii="Times New Roman" w:eastAsia="Times New Roman" w:hAnsi="Times New Roman" w:cs="Times New Roman"/>
          <w:sz w:val="24"/>
          <w:szCs w:val="24"/>
        </w:rPr>
        <w:t>Hydropyschidae</w:t>
      </w:r>
      <w:proofErr w:type="spellEnd"/>
      <w:r w:rsidR="00DF00A0" w:rsidRPr="006F70AA">
        <w:rPr>
          <w:rFonts w:ascii="Times New Roman" w:eastAsia="Times New Roman" w:hAnsi="Times New Roman" w:cs="Times New Roman"/>
          <w:sz w:val="24"/>
          <w:szCs w:val="24"/>
        </w:rPr>
        <w:t xml:space="preserve"> (Tukey HSD test compared to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 xml:space="preserve">-adul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 xml:space="preserve">-larv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1 for Chironom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7 for </w:t>
      </w:r>
      <w:proofErr w:type="spellStart"/>
      <w:r w:rsidR="00DF00A0" w:rsidRPr="006F70AA">
        <w:rPr>
          <w:rFonts w:ascii="Times New Roman" w:eastAsia="Times New Roman" w:hAnsi="Times New Roman" w:cs="Times New Roman"/>
          <w:sz w:val="24"/>
          <w:szCs w:val="24"/>
        </w:rPr>
        <w:t>Dytiscidae</w:t>
      </w:r>
      <w:proofErr w:type="spellEnd"/>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13 for </w:t>
      </w:r>
      <w:proofErr w:type="spellStart"/>
      <w:r w:rsidR="00DF00A0" w:rsidRPr="006F70AA">
        <w:rPr>
          <w:rFonts w:ascii="Times New Roman" w:eastAsia="Times New Roman" w:hAnsi="Times New Roman" w:cs="Times New Roman"/>
          <w:sz w:val="24"/>
          <w:szCs w:val="24"/>
        </w:rPr>
        <w:t>Baetidae</w:t>
      </w:r>
      <w:proofErr w:type="spellEnd"/>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70 for </w:t>
      </w:r>
      <w:proofErr w:type="spellStart"/>
      <w:r w:rsidR="00AF64DF" w:rsidRPr="006F70AA">
        <w:rPr>
          <w:rFonts w:ascii="Times New Roman" w:eastAsia="Times New Roman" w:hAnsi="Times New Roman" w:cs="Times New Roman"/>
          <w:sz w:val="24"/>
          <w:szCs w:val="24"/>
        </w:rPr>
        <w:t>Hydropyschidae</w:t>
      </w:r>
      <w:proofErr w:type="spellEnd"/>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2).  The CV for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was not different from </w:t>
      </w:r>
      <w:proofErr w:type="spellStart"/>
      <w:r w:rsidR="00AF64DF" w:rsidRPr="006F70AA">
        <w:rPr>
          <w:rFonts w:ascii="Times New Roman" w:eastAsia="Times New Roman" w:hAnsi="Times New Roman" w:cs="Times New Roman"/>
          <w:sz w:val="24"/>
          <w:szCs w:val="24"/>
        </w:rPr>
        <w:t>Heptaganeidae</w:t>
      </w:r>
      <w:proofErr w:type="spellEnd"/>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999).</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proofErr w:type="spellStart"/>
      <w:r w:rsidR="00595D9B" w:rsidRPr="006F70AA">
        <w:rPr>
          <w:rFonts w:ascii="Times New Roman" w:eastAsia="Times New Roman" w:hAnsi="Times New Roman" w:cs="Times New Roman"/>
          <w:sz w:val="24"/>
          <w:szCs w:val="24"/>
        </w:rPr>
        <w:t>Simuliidae</w:t>
      </w:r>
      <w:proofErr w:type="spellEnd"/>
      <w:r w:rsidR="00595D9B" w:rsidRPr="006F70AA">
        <w:rPr>
          <w:rFonts w:ascii="Times New Roman" w:eastAsia="Times New Roman" w:hAnsi="Times New Roman" w:cs="Times New Roman"/>
          <w:sz w:val="24"/>
          <w:szCs w:val="24"/>
        </w:rPr>
        <w:t xml:space="preserve"> and </w:t>
      </w:r>
      <w:proofErr w:type="spellStart"/>
      <w:r w:rsidR="00595D9B" w:rsidRPr="006F70AA">
        <w:rPr>
          <w:rFonts w:ascii="Times New Roman" w:eastAsia="Times New Roman" w:hAnsi="Times New Roman" w:cs="Times New Roman"/>
          <w:sz w:val="24"/>
          <w:szCs w:val="24"/>
        </w:rPr>
        <w:t>Heptaganeidae</w:t>
      </w:r>
      <w:proofErr w:type="spellEnd"/>
      <w:r w:rsidR="00595D9B" w:rsidRPr="006F70AA">
        <w:rPr>
          <w:rFonts w:ascii="Times New Roman" w:eastAsia="Times New Roman" w:hAnsi="Times New Roman" w:cs="Times New Roman"/>
          <w:sz w:val="24"/>
          <w:szCs w:val="24"/>
        </w:rPr>
        <w:t xml:space="preserve"> had the l</w:t>
      </w:r>
      <w:r w:rsidRPr="006F70AA">
        <w:rPr>
          <w:rFonts w:ascii="Times New Roman" w:eastAsia="Times New Roman" w:hAnsi="Times New Roman" w:cs="Times New Roman"/>
          <w:sz w:val="24"/>
          <w:szCs w:val="24"/>
        </w:rPr>
        <w:t>owest mean CV values relative to the other taxonomic groups.</w:t>
      </w:r>
    </w:p>
    <w:p w14:paraId="7014E96E" w14:textId="51C77503"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commentRangeStart w:id="4"/>
      <w:r w:rsidR="00896916">
        <w:rPr>
          <w:rFonts w:ascii="Times New Roman" w:eastAsia="Times New Roman" w:hAnsi="Times New Roman" w:cs="Times New Roman"/>
          <w:sz w:val="24"/>
          <w:szCs w:val="24"/>
        </w:rPr>
        <w:t>feeding</w:t>
      </w:r>
      <w:commentRangeEnd w:id="4"/>
      <w:r w:rsidR="00896916">
        <w:rPr>
          <w:rStyle w:val="CommentReference"/>
        </w:rPr>
        <w:commentReference w:id="4"/>
      </w:r>
      <w:r w:rsidR="00896916">
        <w:rPr>
          <w:rFonts w:ascii="Times New Roman" w:eastAsia="Times New Roman" w:hAnsi="Times New Roman" w:cs="Times New Roman"/>
          <w:sz w:val="24"/>
          <w:szCs w:val="24"/>
        </w:rPr>
        <w:t xml:space="preserve">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1</w:t>
      </w:r>
      <w:r w:rsidR="00DF00A0" w:rsidRPr="006F70AA">
        <w:rPr>
          <w:rFonts w:ascii="Times New Roman" w:eastAsia="Times New Roman" w:hAnsi="Times New Roman" w:cs="Times New Roman"/>
          <w:sz w:val="24"/>
          <w:szCs w:val="24"/>
        </w:rPr>
        <w:t xml:space="preserve"> = 21.52,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2).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ΔCV units ≥ 1.16;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2).</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64BB6838"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r w:rsidR="0013088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30880">
        <w:rPr>
          <w:rFonts w:ascii="Times New Roman" w:eastAsia="Times New Roman" w:hAnsi="Times New Roman" w:cs="Times New Roman"/>
          <w:sz w:val="24"/>
          <w:szCs w:val="24"/>
        </w:rPr>
        <w:t xml:space="preserve"> for the candidate baseline groups and fishes changed along </w:t>
      </w:r>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All eight of </w:t>
      </w:r>
      <w:r w:rsidR="00DF00A0" w:rsidRPr="006F70AA">
        <w:rPr>
          <w:rFonts w:ascii="Times New Roman" w:eastAsia="Times New Roman" w:hAnsi="Times New Roman" w:cs="Times New Roman"/>
          <w:sz w:val="24"/>
          <w:szCs w:val="24"/>
        </w:rPr>
        <w:lastRenderedPageBreak/>
        <w:t xml:space="preserve">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476;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OLS regression,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6D3604BE"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1D2EFE" w:rsidRPr="006F70AA">
        <w:rPr>
          <w:rFonts w:ascii="Times New Roman" w:eastAsia="Times New Roman" w:hAnsi="Times New Roman" w:cs="Times New Roman"/>
          <w:sz w:val="24"/>
          <w:szCs w:val="24"/>
        </w:rPr>
        <w:t xml:space="preserve">decreasing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benthic invertebrates and </w:t>
      </w:r>
      <w:r w:rsidR="00DF00A0" w:rsidRPr="006F70AA">
        <w:rPr>
          <w:rFonts w:ascii="Times New Roman" w:eastAsia="Times New Roman" w:hAnsi="Times New Roman" w:cs="Times New Roman"/>
          <w:sz w:val="24"/>
          <w:szCs w:val="24"/>
        </w:rPr>
        <w:t>increas</w:t>
      </w:r>
      <w:r w:rsidR="001D2EFE" w:rsidRPr="006F70AA">
        <w:rPr>
          <w:rFonts w:ascii="Times New Roman" w:eastAsia="Times New Roman" w:hAnsi="Times New Roman" w:cs="Times New Roman"/>
          <w:sz w:val="24"/>
          <w:szCs w:val="24"/>
        </w:rPr>
        <w:t>ing</w:t>
      </w:r>
      <w:r w:rsidR="00DF00A0" w:rsidRPr="006F70AA">
        <w:rPr>
          <w:rFonts w:ascii="Times New Roman" w:eastAsia="Times New Roman" w:hAnsi="Times New Roman" w:cs="Times New Roman"/>
          <w:sz w:val="24"/>
          <w:szCs w:val="24"/>
        </w:rPr>
        <w:t xml:space="preserve">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F54F1E" w:rsidRPr="006F70AA">
        <w:rPr>
          <w:rFonts w:ascii="Times New Roman" w:eastAsia="Times New Roman" w:hAnsi="Times New Roman" w:cs="Times New Roman"/>
          <w:sz w:val="24"/>
          <w:szCs w:val="24"/>
        </w:rPr>
        <w:t xml:space="preserve"> Creek chub appeared to shift in diet along the </w:t>
      </w:r>
      <w:r w:rsidR="00AB60DB" w:rsidRPr="006F70AA">
        <w:rPr>
          <w:rFonts w:ascii="Times New Roman" w:eastAsia="Times New Roman" w:hAnsi="Times New Roman" w:cs="Times New Roman"/>
          <w:sz w:val="24"/>
          <w:szCs w:val="24"/>
        </w:rPr>
        <w:t>gradient,</w:t>
      </w:r>
      <w:r w:rsidR="00F54F1E" w:rsidRPr="006F70AA">
        <w:rPr>
          <w:rFonts w:ascii="Times New Roman" w:eastAsia="Times New Roman" w:hAnsi="Times New Roman" w:cs="Times New Roman"/>
          <w:sz w:val="24"/>
          <w:szCs w:val="24"/>
        </w:rPr>
        <w:t xml:space="preserve"> but the change was insignificant (P &gt; 0.05).</w:t>
      </w:r>
      <w:r w:rsidR="00DF00A0" w:rsidRPr="006F70AA">
        <w:rPr>
          <w:rFonts w:ascii="Times New Roman" w:eastAsia="Times New Roman" w:hAnsi="Times New Roman" w:cs="Times New Roman"/>
          <w:sz w:val="24"/>
          <w:szCs w:val="24"/>
        </w:rPr>
        <w:t xml:space="preserve"> Longnose </w:t>
      </w:r>
      <w:r w:rsidR="001E3883">
        <w:rPr>
          <w:rFonts w:ascii="Times New Roman" w:eastAsia="Times New Roman" w:hAnsi="Times New Roman" w:cs="Times New Roman"/>
          <w:sz w:val="24"/>
          <w:szCs w:val="24"/>
        </w:rPr>
        <w:t>d</w:t>
      </w:r>
      <w:r w:rsidR="00DF00A0" w:rsidRPr="006F70AA">
        <w:rPr>
          <w:rFonts w:ascii="Times New Roman" w:eastAsia="Times New Roman" w:hAnsi="Times New Roman" w:cs="Times New Roman"/>
          <w:sz w:val="24"/>
          <w:szCs w:val="24"/>
        </w:rPr>
        <w:t xml:space="preserve">ace relied on benthic invertebrates and rarely consumed other </w:t>
      </w:r>
      <w:r w:rsidR="00EE30A9">
        <w:rPr>
          <w:rFonts w:ascii="Times New Roman" w:eastAsia="Times New Roman" w:hAnsi="Times New Roman" w:cs="Times New Roman"/>
          <w:sz w:val="24"/>
          <w:szCs w:val="24"/>
        </w:rPr>
        <w:t>food</w:t>
      </w:r>
      <w:r w:rsidR="00DF00A0" w:rsidRPr="006F70AA">
        <w:rPr>
          <w:rFonts w:ascii="Times New Roman" w:eastAsia="Times New Roman" w:hAnsi="Times New Roman" w:cs="Times New Roman"/>
          <w:sz w:val="24"/>
          <w:szCs w:val="24"/>
        </w:rPr>
        <w:t xml:space="preserve"> groups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 Whit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and</w:t>
      </w:r>
      <w:r w:rsidR="001E3883">
        <w:rPr>
          <w:rFonts w:ascii="Times New Roman" w:eastAsia="Times New Roman" w:hAnsi="Times New Roman" w:cs="Times New Roman"/>
          <w:sz w:val="24"/>
          <w:szCs w:val="24"/>
        </w:rPr>
        <w:t xml:space="preserve"> l</w:t>
      </w:r>
      <w:r w:rsidR="00DF00A0" w:rsidRPr="006F70AA">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mostly relied on benthic invertebrates, algae, and debris across the gradien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D372A0" w:rsidRPr="006F70AA">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 xml:space="preserve">Based on these results, after correction of TP by each taxonomic group, brown trout should still have an increasing slope, while the other species should have </w:t>
      </w:r>
      <w:proofErr w:type="gramStart"/>
      <w:r w:rsidR="002A4D4B" w:rsidRPr="006F70AA">
        <w:rPr>
          <w:rFonts w:ascii="Times New Roman" w:eastAsia="Times New Roman" w:hAnsi="Times New Roman" w:cs="Times New Roman"/>
          <w:sz w:val="24"/>
          <w:szCs w:val="24"/>
        </w:rPr>
        <w:t>exhibit</w:t>
      </w:r>
      <w:proofErr w:type="gramEnd"/>
      <w:r w:rsidR="002A4D4B" w:rsidRPr="006F70AA">
        <w:rPr>
          <w:rFonts w:ascii="Times New Roman" w:eastAsia="Times New Roman" w:hAnsi="Times New Roman" w:cs="Times New Roman"/>
          <w:sz w:val="24"/>
          <w:szCs w:val="24"/>
        </w:rPr>
        <w:t xml:space="preserve"> no change.</w:t>
      </w:r>
    </w:p>
    <w:p w14:paraId="2B45CF9F" w14:textId="4C9EAB03"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Fig</w:t>
      </w:r>
      <w:r w:rsidR="0034451C">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5</w:t>
      </w:r>
      <w:r w:rsidR="00563904" w:rsidRPr="006F70AA">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9B2339" w:rsidRPr="006F70AA">
        <w:rPr>
          <w:rFonts w:ascii="Times New Roman" w:eastAsia="Times New Roman" w:hAnsi="Times New Roman" w:cs="Times New Roman"/>
          <w:sz w:val="24"/>
          <w:szCs w:val="24"/>
        </w:rPr>
        <w:t>These positive correlations emphasize the need for baseline correction.</w:t>
      </w:r>
    </w:p>
    <w:p w14:paraId="7708DFA4" w14:textId="47410AC2"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5</w:t>
      </w:r>
      <w:proofErr w:type="gramStart"/>
      <w:r w:rsidR="00947AAE">
        <w:rPr>
          <w:rFonts w:ascii="Times New Roman" w:eastAsia="Times New Roman" w:hAnsi="Times New Roman" w:cs="Times New Roman"/>
          <w:sz w:val="24"/>
          <w:szCs w:val="24"/>
        </w:rPr>
        <w:t>A,B</w:t>
      </w:r>
      <w:proofErr w:type="gramEnd"/>
      <w:r w:rsidR="00947AAE">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6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544BDA">
        <w:rPr>
          <w:rFonts w:ascii="Times New Roman" w:eastAsia="Times New Roman" w:hAnsi="Times New Roman" w:cs="Times New Roman"/>
          <w:sz w:val="24"/>
          <w:szCs w:val="24"/>
        </w:rPr>
        <w:t>became statistically insignificant</w:t>
      </w:r>
      <w:r w:rsidR="00DF00A0" w:rsidRPr="0056545F">
        <w:rPr>
          <w:rFonts w:ascii="Times New Roman" w:eastAsia="Times New Roman" w:hAnsi="Times New Roman" w:cs="Times New Roman"/>
          <w:sz w:val="24"/>
          <w:szCs w:val="24"/>
        </w:rPr>
        <w:t xml:space="preserve"> </w:t>
      </w:r>
      <w:r w:rsidR="00544BDA">
        <w:rPr>
          <w:rFonts w:ascii="Times New Roman" w:eastAsia="Times New Roman" w:hAnsi="Times New Roman" w:cs="Times New Roman"/>
          <w:sz w:val="24"/>
          <w:szCs w:val="24"/>
        </w:rPr>
        <w:t xml:space="preserve">or was </w:t>
      </w:r>
      <w:r w:rsidR="00DF00A0" w:rsidRPr="0056545F">
        <w:rPr>
          <w:rFonts w:ascii="Times New Roman" w:eastAsia="Times New Roman" w:hAnsi="Times New Roman" w:cs="Times New Roman"/>
          <w:sz w:val="24"/>
          <w:szCs w:val="24"/>
        </w:rPr>
        <w:t xml:space="preserve">even reversed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w:t>
      </w:r>
      <w:proofErr w:type="spellStart"/>
      <w:r w:rsidR="00DF00A0" w:rsidRPr="0056545F">
        <w:rPr>
          <w:rFonts w:ascii="Times New Roman" w:eastAsia="Times New Roman" w:hAnsi="Times New Roman" w:cs="Times New Roman"/>
          <w:sz w:val="24"/>
          <w:szCs w:val="24"/>
        </w:rPr>
        <w:t>Heptaganeidae</w:t>
      </w:r>
      <w:proofErr w:type="spellEnd"/>
      <w:r w:rsidR="00DF00A0" w:rsidRPr="0056545F">
        <w:rPr>
          <w:rFonts w:ascii="Times New Roman" w:eastAsia="Times New Roman" w:hAnsi="Times New Roman" w:cs="Times New Roman"/>
          <w:sz w:val="24"/>
          <w:szCs w:val="24"/>
        </w:rPr>
        <w:t xml:space="preserve"> and Chironomidae, respectively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proofErr w:type="gramStart"/>
      <w:r w:rsidR="00DF00A0" w:rsidRPr="0056545F">
        <w:rPr>
          <w:rFonts w:ascii="Times New Roman" w:eastAsia="Times New Roman" w:hAnsi="Times New Roman" w:cs="Times New Roman"/>
          <w:sz w:val="24"/>
          <w:szCs w:val="24"/>
        </w:rPr>
        <w:t>A,B</w:t>
      </w:r>
      <w:proofErr w:type="gramEnd"/>
      <w:r w:rsidR="00DF00A0" w:rsidRPr="0056545F">
        <w:rPr>
          <w:rFonts w:ascii="Times New Roman" w:eastAsia="Times New Roman" w:hAnsi="Times New Roman" w:cs="Times New Roman"/>
          <w:sz w:val="24"/>
          <w:szCs w:val="24"/>
        </w:rPr>
        <w:t xml:space="preserve">). </w:t>
      </w:r>
    </w:p>
    <w:p w14:paraId="2A788433" w14:textId="58671960"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5</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C,D</w:t>
      </w:r>
      <w:proofErr w:type="gramEnd"/>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Pr="00B526AB">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 xml:space="preserve">However, the positive correlation between TP and PC1 remained when </w:t>
      </w:r>
      <w:proofErr w:type="gramStart"/>
      <w:r w:rsidR="00DF00A0" w:rsidRPr="0056545F">
        <w:rPr>
          <w:rFonts w:ascii="Times New Roman" w:eastAsia="Times New Roman" w:hAnsi="Times New Roman" w:cs="Times New Roman"/>
          <w:sz w:val="24"/>
          <w:szCs w:val="24"/>
        </w:rPr>
        <w:t>correcting</w:t>
      </w:r>
      <w:proofErr w:type="gramEnd"/>
      <w:r w:rsidR="00DF00A0" w:rsidRPr="0056545F">
        <w:rPr>
          <w:rFonts w:ascii="Times New Roman" w:eastAsia="Times New Roman" w:hAnsi="Times New Roman" w:cs="Times New Roman"/>
          <w:sz w:val="24"/>
          <w:szCs w:val="24"/>
        </w:rPr>
        <w:t xml:space="preserve"> by the taxonomic groups </w:t>
      </w:r>
      <w:proofErr w:type="spellStart"/>
      <w:r w:rsidR="00DF00A0" w:rsidRPr="0056545F">
        <w:rPr>
          <w:rFonts w:ascii="Times New Roman" w:eastAsia="Times New Roman" w:hAnsi="Times New Roman" w:cs="Times New Roman"/>
          <w:sz w:val="24"/>
          <w:szCs w:val="24"/>
        </w:rPr>
        <w:t>Baetidae</w:t>
      </w:r>
      <w:proofErr w:type="spellEnd"/>
      <w:r w:rsidR="00DF00A0" w:rsidRPr="0056545F">
        <w:rPr>
          <w:rFonts w:ascii="Times New Roman" w:eastAsia="Times New Roman" w:hAnsi="Times New Roman" w:cs="Times New Roman"/>
          <w:sz w:val="24"/>
          <w:szCs w:val="24"/>
        </w:rPr>
        <w:t xml:space="preserve">, </w:t>
      </w:r>
      <w:proofErr w:type="spellStart"/>
      <w:r w:rsidR="00DF00A0" w:rsidRPr="0056545F">
        <w:rPr>
          <w:rFonts w:ascii="Times New Roman" w:eastAsia="Times New Roman" w:hAnsi="Times New Roman" w:cs="Times New Roman"/>
          <w:sz w:val="24"/>
          <w:szCs w:val="24"/>
        </w:rPr>
        <w:t>Heptaganeidae</w:t>
      </w:r>
      <w:proofErr w:type="spellEnd"/>
      <w:r w:rsidR="00DF00A0" w:rsidRPr="0056545F">
        <w:rPr>
          <w:rFonts w:ascii="Times New Roman" w:eastAsia="Times New Roman" w:hAnsi="Times New Roman" w:cs="Times New Roman"/>
          <w:sz w:val="24"/>
          <w:szCs w:val="24"/>
        </w:rPr>
        <w:t xml:space="preserve"> and Chironomidae, but was reversed when correcting by the taxonomic group </w:t>
      </w:r>
      <w:proofErr w:type="spellStart"/>
      <w:r w:rsidR="00DF00A0" w:rsidRPr="0056545F">
        <w:rPr>
          <w:rFonts w:ascii="Times New Roman" w:eastAsia="Times New Roman" w:hAnsi="Times New Roman" w:cs="Times New Roman"/>
          <w:sz w:val="24"/>
          <w:szCs w:val="24"/>
        </w:rPr>
        <w:t>Dytiscidae</w:t>
      </w:r>
      <w:proofErr w:type="spellEnd"/>
      <w:r w:rsidR="00DF00A0" w:rsidRPr="0056545F">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C,D</w:t>
      </w:r>
      <w:proofErr w:type="gramEnd"/>
      <w:r w:rsidR="00DF00A0" w:rsidRPr="0056545F">
        <w:rPr>
          <w:rFonts w:ascii="Times New Roman" w:eastAsia="Times New Roman" w:hAnsi="Times New Roman" w:cs="Times New Roman"/>
          <w:sz w:val="24"/>
          <w:szCs w:val="24"/>
        </w:rPr>
        <w:t>).   Also, the positive correlation between TP and PC1 remained when correcting by the feeding group Grazers, but was 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6 </w:t>
      </w:r>
      <w:proofErr w:type="gramStart"/>
      <w:r w:rsidR="00DF00A0" w:rsidRPr="0056545F">
        <w:rPr>
          <w:rFonts w:ascii="Times New Roman" w:eastAsia="Times New Roman" w:hAnsi="Times New Roman" w:cs="Times New Roman"/>
          <w:sz w:val="24"/>
          <w:szCs w:val="24"/>
        </w:rPr>
        <w:t>C,D</w:t>
      </w:r>
      <w:proofErr w:type="gramEnd"/>
      <w:r w:rsidR="00DF00A0" w:rsidRPr="0056545F">
        <w:rPr>
          <w:rFonts w:ascii="Times New Roman" w:eastAsia="Times New Roman" w:hAnsi="Times New Roman" w:cs="Times New Roman"/>
          <w:sz w:val="24"/>
          <w:szCs w:val="24"/>
        </w:rPr>
        <w:t xml:space="preserve">). When correcting by basal resources, positive correlations between TP and PC1 remained </w:t>
      </w:r>
      <w:r w:rsidR="00DF00A0" w:rsidRPr="0056545F">
        <w:rPr>
          <w:rFonts w:ascii="Times New Roman" w:eastAsia="Times New Roman" w:hAnsi="Times New Roman" w:cs="Times New Roman"/>
          <w:sz w:val="24"/>
          <w:szCs w:val="24"/>
        </w:rPr>
        <w:lastRenderedPageBreak/>
        <w:t xml:space="preserve">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C,D</w:t>
      </w:r>
      <w:proofErr w:type="gramEnd"/>
      <w:r w:rsidR="00DF00A0" w:rsidRPr="0056545F">
        <w:rPr>
          <w:rFonts w:ascii="Times New Roman" w:eastAsia="Times New Roman" w:hAnsi="Times New Roman" w:cs="Times New Roman"/>
          <w:sz w:val="24"/>
          <w:szCs w:val="24"/>
        </w:rPr>
        <w:t>;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64BE3D2"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proofErr w:type="gramStart"/>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proofErr w:type="gramEnd"/>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w:t>
      </w:r>
      <w:proofErr w:type="gramStart"/>
      <w:r w:rsidR="00DF00A0" w:rsidRPr="0056545F">
        <w:rPr>
          <w:rFonts w:ascii="Times New Roman" w:eastAsia="Times New Roman" w:hAnsi="Times New Roman" w:cs="Times New Roman"/>
          <w:sz w:val="24"/>
          <w:szCs w:val="24"/>
        </w:rPr>
        <w:t>E,F</w:t>
      </w:r>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E,F).  The correlation between TP and PC1 was reversed when correcting by the taxonomic Chironomidae.  When correcting by basal resources, the correlation between TP and PC1 remained after correcting by the basal resource compartments filamentous and FBOM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w:t>
      </w:r>
      <w:proofErr w:type="gramStart"/>
      <w:r w:rsidR="00DF00A0" w:rsidRPr="0056545F">
        <w:rPr>
          <w:rFonts w:ascii="Times New Roman" w:eastAsia="Times New Roman" w:hAnsi="Times New Roman" w:cs="Times New Roman"/>
          <w:sz w:val="24"/>
          <w:szCs w:val="24"/>
        </w:rPr>
        <w:t>E,F</w:t>
      </w:r>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6 E,F).</w:t>
      </w:r>
    </w:p>
    <w:p w14:paraId="48D8E2E4" w14:textId="2562CBE2"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proofErr w:type="gramStart"/>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proofErr w:type="gramEnd"/>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w:t>
      </w:r>
      <w:proofErr w:type="gramStart"/>
      <w:r w:rsidR="00DF00A0" w:rsidRPr="0056545F">
        <w:rPr>
          <w:rFonts w:ascii="Times New Roman" w:eastAsia="Times New Roman" w:hAnsi="Times New Roman" w:cs="Times New Roman"/>
          <w:sz w:val="24"/>
          <w:szCs w:val="24"/>
        </w:rPr>
        <w:t>G,H</w:t>
      </w:r>
      <w:proofErr w:type="gramEnd"/>
      <w:r w:rsidR="00DF00A0" w:rsidRPr="0056545F">
        <w:rPr>
          <w:rFonts w:ascii="Times New Roman" w:eastAsia="Times New Roman" w:hAnsi="Times New Roman" w:cs="Times New Roman"/>
          <w:sz w:val="24"/>
          <w:szCs w:val="24"/>
        </w:rPr>
        <w:t xml:space="preserve">, Fig 6 G,H).  However, the positive correlation between TP and PC1 remained when correcting by the taxonomic group </w:t>
      </w:r>
      <w:proofErr w:type="spellStart"/>
      <w:r w:rsidR="00DF00A0" w:rsidRPr="0056545F">
        <w:rPr>
          <w:rFonts w:ascii="Times New Roman" w:eastAsia="Times New Roman" w:hAnsi="Times New Roman" w:cs="Times New Roman"/>
          <w:sz w:val="24"/>
          <w:szCs w:val="24"/>
        </w:rPr>
        <w:t>Dytiscidae</w:t>
      </w:r>
      <w:proofErr w:type="spellEnd"/>
      <w:r w:rsidR="00DF00A0" w:rsidRPr="0056545F">
        <w:rPr>
          <w:rFonts w:ascii="Times New Roman" w:eastAsia="Times New Roman" w:hAnsi="Times New Roman" w:cs="Times New Roman"/>
          <w:sz w:val="24"/>
          <w:szCs w:val="24"/>
        </w:rPr>
        <w:t xml:space="preserv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proofErr w:type="gramStart"/>
      <w:r w:rsidR="00DF00A0" w:rsidRPr="0056545F">
        <w:rPr>
          <w:rFonts w:ascii="Times New Roman" w:eastAsia="Times New Roman" w:hAnsi="Times New Roman" w:cs="Times New Roman"/>
          <w:sz w:val="24"/>
          <w:szCs w:val="24"/>
        </w:rPr>
        <w:t>G,H</w:t>
      </w:r>
      <w:proofErr w:type="gramEnd"/>
      <w:r w:rsidR="00DF00A0" w:rsidRPr="0056545F">
        <w:rPr>
          <w:rFonts w:ascii="Times New Roman" w:eastAsia="Times New Roman" w:hAnsi="Times New Roman" w:cs="Times New Roman"/>
          <w:sz w:val="24"/>
          <w:szCs w:val="24"/>
        </w:rPr>
        <w:t xml:space="preserve">).  When correcting by basal resources, the correlation between TP and PC1 remained for all basal resource compartments and for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w:t>
      </w:r>
      <w:proofErr w:type="gramStart"/>
      <w:r w:rsidR="00DF00A0" w:rsidRPr="0056545F">
        <w:rPr>
          <w:rFonts w:ascii="Times New Roman" w:eastAsia="Times New Roman" w:hAnsi="Times New Roman" w:cs="Times New Roman"/>
          <w:sz w:val="24"/>
          <w:szCs w:val="24"/>
        </w:rPr>
        <w:t>G,H</w:t>
      </w:r>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G,H).</w:t>
      </w:r>
    </w:p>
    <w:p w14:paraId="65F34C69" w14:textId="29CF95D5" w:rsidR="00A23148" w:rsidRPr="0056545F" w:rsidRDefault="003831F0" w:rsidP="005E772F">
      <w:pPr>
        <w:spacing w:before="240" w:after="240" w:line="360" w:lineRule="auto"/>
        <w:rPr>
          <w:rFonts w:ascii="Times New Roman" w:hAnsi="Times New Roman" w:cs="Times New Roman"/>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proofErr w:type="gramStart"/>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ucker</w:t>
      </w:r>
      <w:proofErr w:type="gramEnd"/>
      <w:r w:rsidR="003C16A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w:t>
      </w:r>
      <w:proofErr w:type="gramStart"/>
      <w:r w:rsidR="00DF00A0" w:rsidRPr="0056545F">
        <w:rPr>
          <w:rFonts w:ascii="Times New Roman" w:eastAsia="Times New Roman" w:hAnsi="Times New Roman" w:cs="Times New Roman"/>
          <w:sz w:val="24"/>
          <w:szCs w:val="24"/>
        </w:rPr>
        <w:t>I,J</w:t>
      </w:r>
      <w:proofErr w:type="gramEnd"/>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J).  However, the positive correlation between TP and PC1 was reversed when correcting by the taxonomic groups </w:t>
      </w:r>
      <w:proofErr w:type="spellStart"/>
      <w:r w:rsidR="00DF00A0" w:rsidRPr="0056545F">
        <w:rPr>
          <w:rFonts w:ascii="Times New Roman" w:eastAsia="Times New Roman" w:hAnsi="Times New Roman" w:cs="Times New Roman"/>
          <w:sz w:val="24"/>
          <w:szCs w:val="24"/>
        </w:rPr>
        <w:t>Elmidae</w:t>
      </w:r>
      <w:proofErr w:type="spellEnd"/>
      <w:r w:rsidR="00DF00A0" w:rsidRPr="0056545F">
        <w:rPr>
          <w:rFonts w:ascii="Times New Roman" w:eastAsia="Times New Roman" w:hAnsi="Times New Roman" w:cs="Times New Roman"/>
          <w:sz w:val="24"/>
          <w:szCs w:val="24"/>
        </w:rPr>
        <w:t xml:space="preserve">-larvae and </w:t>
      </w:r>
      <w:proofErr w:type="spellStart"/>
      <w:r w:rsidR="00DF00A0" w:rsidRPr="0056545F">
        <w:rPr>
          <w:rFonts w:ascii="Times New Roman" w:eastAsia="Times New Roman" w:hAnsi="Times New Roman" w:cs="Times New Roman"/>
          <w:sz w:val="24"/>
          <w:szCs w:val="24"/>
        </w:rPr>
        <w:t>Dytiscidae</w:t>
      </w:r>
      <w:proofErr w:type="spellEnd"/>
      <w:r w:rsidR="00DF00A0" w:rsidRPr="0056545F">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F346E2">
        <w:rPr>
          <w:rFonts w:ascii="Times New Roman" w:eastAsia="Times New Roman" w:hAnsi="Times New Roman" w:cs="Times New Roman"/>
          <w:sz w:val="24"/>
          <w:szCs w:val="24"/>
        </w:rPr>
        <w:t xml:space="preserve">5 </w:t>
      </w:r>
      <w:proofErr w:type="gramStart"/>
      <w:r w:rsidR="00DF00A0" w:rsidRPr="0056545F">
        <w:rPr>
          <w:rFonts w:ascii="Times New Roman" w:eastAsia="Times New Roman" w:hAnsi="Times New Roman" w:cs="Times New Roman"/>
          <w:sz w:val="24"/>
          <w:szCs w:val="24"/>
        </w:rPr>
        <w:t>I,J</w:t>
      </w:r>
      <w:proofErr w:type="gramEnd"/>
      <w:r w:rsidR="00DF00A0" w:rsidRPr="0056545F">
        <w:rPr>
          <w:rFonts w:ascii="Times New Roman" w:eastAsia="Times New Roman" w:hAnsi="Times New Roman" w:cs="Times New Roman"/>
          <w:sz w:val="24"/>
          <w:szCs w:val="24"/>
        </w:rPr>
        <w:t>).  Also, the positive correlation between TP and PC1 was reversed when correcting by the feeding groups Omnivore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sidR="00252F79">
        <w:rPr>
          <w:rFonts w:ascii="Times New Roman" w:eastAsia="Times New Roman" w:hAnsi="Times New Roman" w:cs="Times New Roman"/>
          <w:sz w:val="24"/>
          <w:szCs w:val="24"/>
        </w:rPr>
        <w:t xml:space="preserve"> </w:t>
      </w:r>
      <w:proofErr w:type="gramStart"/>
      <w:r w:rsidR="00DF00A0" w:rsidRPr="0056545F">
        <w:rPr>
          <w:rFonts w:ascii="Times New Roman" w:eastAsia="Times New Roman" w:hAnsi="Times New Roman" w:cs="Times New Roman"/>
          <w:sz w:val="24"/>
          <w:szCs w:val="24"/>
        </w:rPr>
        <w:t>I,J</w:t>
      </w:r>
      <w:proofErr w:type="gramEnd"/>
      <w:r w:rsidR="00DF00A0" w:rsidRPr="0056545F">
        <w:rPr>
          <w:rFonts w:ascii="Times New Roman" w:eastAsia="Times New Roman" w:hAnsi="Times New Roman" w:cs="Times New Roman"/>
          <w:sz w:val="24"/>
          <w:szCs w:val="24"/>
        </w:rPr>
        <w:t xml:space="preserve">).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w:t>
      </w:r>
      <w:proofErr w:type="gramStart"/>
      <w:r w:rsidR="00DF00A0" w:rsidRPr="0056545F">
        <w:rPr>
          <w:rFonts w:ascii="Times New Roman" w:eastAsia="Times New Roman" w:hAnsi="Times New Roman" w:cs="Times New Roman"/>
          <w:sz w:val="24"/>
          <w:szCs w:val="24"/>
        </w:rPr>
        <w:t>I,J</w:t>
      </w:r>
      <w:proofErr w:type="gramEnd"/>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w:t>
      </w:r>
      <w:commentRangeStart w:id="5"/>
      <w:commentRangeStart w:id="6"/>
      <w:r w:rsidR="00DF00A0" w:rsidRPr="0056545F">
        <w:rPr>
          <w:rFonts w:ascii="Times New Roman" w:eastAsia="Times New Roman" w:hAnsi="Times New Roman" w:cs="Times New Roman"/>
          <w:sz w:val="24"/>
          <w:szCs w:val="24"/>
        </w:rPr>
        <w:t>J</w:t>
      </w:r>
      <w:commentRangeEnd w:id="5"/>
      <w:r w:rsidR="007D6DE5">
        <w:rPr>
          <w:rStyle w:val="CommentReference"/>
        </w:rPr>
        <w:commentReference w:id="5"/>
      </w:r>
      <w:commentRangeEnd w:id="6"/>
      <w:r w:rsidR="00AC190B">
        <w:rPr>
          <w:rStyle w:val="CommentReference"/>
        </w:rPr>
        <w:commentReference w:id="6"/>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1A230ECF" w:rsidR="00A471CA"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w:t>
      </w:r>
      <w:proofErr w:type="gramStart"/>
      <w:r w:rsidRPr="00F84705">
        <w:rPr>
          <w:rFonts w:ascii="Times New Roman" w:eastAsia="Times New Roman" w:hAnsi="Times New Roman" w:cs="Times New Roman"/>
          <w:sz w:val="24"/>
          <w:szCs w:val="24"/>
        </w:rPr>
        <w:t>isotope</w:t>
      </w:r>
      <w:proofErr w:type="gramEnd"/>
      <w:r w:rsidRPr="00F84705">
        <w:rPr>
          <w:rFonts w:ascii="Times New Roman" w:eastAsia="Times New Roman" w:hAnsi="Times New Roman" w:cs="Times New Roman"/>
          <w:sz w:val="24"/>
          <w:szCs w:val="24"/>
        </w:rPr>
        <w:t xml:space="preserv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t xml:space="preserve">previously </w:t>
      </w:r>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lastRenderedPageBreak/>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proofErr w:type="spellStart"/>
      <w:r w:rsidR="00B657E2" w:rsidRPr="00F84705">
        <w:rPr>
          <w:rFonts w:ascii="Times New Roman" w:eastAsia="Times New Roman" w:hAnsi="Times New Roman" w:cs="Times New Roman"/>
          <w:sz w:val="24"/>
          <w:szCs w:val="24"/>
        </w:rPr>
        <w:t>Simuliidae</w:t>
      </w:r>
      <w:proofErr w:type="spellEnd"/>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w:t>
      </w:r>
    </w:p>
    <w:p w14:paraId="093429E0" w14:textId="266B67F3"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 (Kjeldgaard et al., 2021),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w:t>
      </w:r>
      <w:proofErr w:type="spellStart"/>
      <w:r w:rsidR="003B7F26" w:rsidRPr="00F84705">
        <w:rPr>
          <w:rFonts w:ascii="Times New Roman" w:eastAsia="Times New Roman" w:hAnsi="Times New Roman" w:cs="Times New Roman"/>
          <w:sz w:val="24"/>
          <w:szCs w:val="24"/>
        </w:rPr>
        <w:t>Simuliidae</w:t>
      </w:r>
      <w:proofErr w:type="spellEnd"/>
      <w:r w:rsidR="003B7F26"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3F94CFB0"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s</w:t>
      </w:r>
      <w:r w:rsidR="006B3BDD" w:rsidRPr="00F84705">
        <w:rPr>
          <w:rFonts w:ascii="Times New Roman" w:eastAsia="Times New Roman" w:hAnsi="Times New Roman" w:cs="Times New Roman"/>
          <w:sz w:val="24"/>
          <w:szCs w:val="24"/>
        </w:rPr>
        <w:t>ixty-two</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commentRangeStart w:id="7"/>
      <w:r w:rsidR="009B6CC6">
        <w:rPr>
          <w:rFonts w:ascii="Times New Roman" w:eastAsia="Times New Roman" w:hAnsi="Times New Roman" w:cs="Times New Roman"/>
          <w:sz w:val="24"/>
          <w:szCs w:val="24"/>
        </w:rPr>
        <w:t>REF</w:t>
      </w:r>
      <w:commentRangeEnd w:id="7"/>
      <w:r w:rsidR="009B6CC6">
        <w:rPr>
          <w:rStyle w:val="CommentReference"/>
        </w:rPr>
        <w:commentReference w:id="7"/>
      </w:r>
      <w:r w:rsidR="009B6CC6">
        <w:rPr>
          <w:rFonts w:ascii="Times New Roman" w:eastAsia="Times New Roman" w:hAnsi="Times New Roman" w:cs="Times New Roman"/>
          <w:sz w:val="24"/>
          <w:szCs w:val="24"/>
        </w:rPr>
        <w:t>)</w:t>
      </w:r>
      <w:r w:rsidR="00762F4E" w:rsidRPr="00F84705">
        <w:rPr>
          <w:rFonts w:ascii="Times New Roman" w:eastAsia="Times New Roman" w:hAnsi="Times New Roman" w:cs="Times New Roman"/>
          <w:sz w:val="24"/>
          <w:szCs w:val="24"/>
        </w:rPr>
        <w:t>.</w:t>
      </w:r>
    </w:p>
    <w:p w14:paraId="3810ACB6" w14:textId="273817BC" w:rsidR="00A471CA"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 xml:space="preserve">choosing how </w:t>
      </w:r>
      <w:r w:rsidR="009B6CC6">
        <w:rPr>
          <w:rFonts w:ascii="Times New Roman" w:eastAsia="Times New Roman" w:hAnsi="Times New Roman" w:cs="Times New Roman"/>
          <w:sz w:val="24"/>
          <w:szCs w:val="24"/>
        </w:rPr>
        <w:t>aggregate</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commentRangeStart w:id="8"/>
      <w:commentRangeStart w:id="9"/>
      <w:commentRangeEnd w:id="8"/>
      <w:r w:rsidR="00855BF2">
        <w:rPr>
          <w:rStyle w:val="CommentReference"/>
        </w:rPr>
        <w:commentReference w:id="8"/>
      </w:r>
      <w:commentRangeEnd w:id="9"/>
      <w:r w:rsidR="00855BF2">
        <w:rPr>
          <w:rStyle w:val="CommentReference"/>
        </w:rPr>
        <w:commentReference w:id="9"/>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ar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3)</w:t>
      </w:r>
      <w:r w:rsidR="00E44C30" w:rsidRPr="00F84705">
        <w:rPr>
          <w:rFonts w:ascii="Times New Roman" w:eastAsia="Times New Roman" w:hAnsi="Times New Roman" w:cs="Times New Roman"/>
          <w:sz w:val="24"/>
          <w:szCs w:val="24"/>
        </w:rPr>
        <w:t xml:space="preserve">. </w:t>
      </w:r>
    </w:p>
    <w:p w14:paraId="487FED14" w14:textId="7EAF4E4B" w:rsidR="00A23148" w:rsidRDefault="00A471C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IC SENTENCE – larger continuum </w:t>
      </w:r>
      <w:proofErr w:type="gramStart"/>
      <w:r w:rsidR="0017391B" w:rsidRPr="00F84705">
        <w:rPr>
          <w:rFonts w:ascii="Times New Roman" w:eastAsia="Times New Roman" w:hAnsi="Times New Roman" w:cs="Times New Roman"/>
          <w:sz w:val="24"/>
          <w:szCs w:val="24"/>
        </w:rPr>
        <w:t>To</w:t>
      </w:r>
      <w:proofErr w:type="gramEnd"/>
      <w:r w:rsidR="0017391B" w:rsidRPr="00F84705">
        <w:rPr>
          <w:rFonts w:ascii="Times New Roman" w:eastAsia="Times New Roman" w:hAnsi="Times New Roman" w:cs="Times New Roman"/>
          <w:sz w:val="24"/>
          <w:szCs w:val="24"/>
        </w:rPr>
        <w:t xml:space="preserve"> increase spatial coverage, f</w:t>
      </w:r>
      <w:r w:rsidR="00F610A7" w:rsidRPr="00F84705">
        <w:rPr>
          <w:rFonts w:ascii="Times New Roman" w:eastAsia="Times New Roman" w:hAnsi="Times New Roman" w:cs="Times New Roman"/>
          <w:sz w:val="24"/>
          <w:szCs w:val="24"/>
        </w:rPr>
        <w:t>eeding groups present</w:t>
      </w:r>
      <w:r w:rsidR="00C138C3" w:rsidRPr="00F84705">
        <w:rPr>
          <w:rFonts w:ascii="Times New Roman" w:eastAsia="Times New Roman" w:hAnsi="Times New Roman" w:cs="Times New Roman"/>
          <w:sz w:val="24"/>
          <w:szCs w:val="24"/>
        </w:rPr>
        <w:t xml:space="preserve"> a promising alternative to </w:t>
      </w:r>
      <w:r w:rsidR="002F687D" w:rsidRPr="00F84705">
        <w:rPr>
          <w:rFonts w:ascii="Times New Roman" w:eastAsia="Times New Roman" w:hAnsi="Times New Roman" w:cs="Times New Roman"/>
          <w:sz w:val="24"/>
          <w:szCs w:val="24"/>
        </w:rPr>
        <w:t xml:space="preserve">taxonomic groups </w:t>
      </w:r>
      <w:r w:rsidR="0015752A" w:rsidRPr="00F84705">
        <w:rPr>
          <w:rFonts w:ascii="Times New Roman" w:eastAsia="Times New Roman" w:hAnsi="Times New Roman" w:cs="Times New Roman"/>
          <w:sz w:val="24"/>
          <w:szCs w:val="24"/>
        </w:rPr>
        <w:t xml:space="preserve">(Table </w:t>
      </w:r>
      <w:commentRangeStart w:id="10"/>
      <w:r w:rsidR="0015752A" w:rsidRPr="00F84705">
        <w:rPr>
          <w:rFonts w:ascii="Times New Roman" w:eastAsia="Times New Roman" w:hAnsi="Times New Roman" w:cs="Times New Roman"/>
          <w:sz w:val="24"/>
          <w:szCs w:val="24"/>
        </w:rPr>
        <w:t>1</w:t>
      </w:r>
      <w:commentRangeEnd w:id="10"/>
      <w:r w:rsidR="00D92E5B">
        <w:rPr>
          <w:rStyle w:val="CommentReference"/>
        </w:rPr>
        <w:commentReference w:id="10"/>
      </w:r>
      <w:r w:rsidR="0015752A" w:rsidRPr="00F84705">
        <w:rPr>
          <w:rFonts w:ascii="Times New Roman" w:eastAsia="Times New Roman" w:hAnsi="Times New Roman" w:cs="Times New Roman"/>
          <w:sz w:val="24"/>
          <w:szCs w:val="24"/>
        </w:rPr>
        <w:t>)</w:t>
      </w:r>
      <w:r w:rsidR="005B141E" w:rsidRPr="00F84705">
        <w:rPr>
          <w:rFonts w:ascii="Times New Roman" w:eastAsia="Times New Roman" w:hAnsi="Times New Roman" w:cs="Times New Roman"/>
          <w:sz w:val="24"/>
          <w:szCs w:val="24"/>
        </w:rPr>
        <w:t>.  I</w:t>
      </w:r>
      <w:r w:rsidR="00251218" w:rsidRPr="00F84705">
        <w:rPr>
          <w:rFonts w:ascii="Times New Roman" w:eastAsia="Times New Roman" w:hAnsi="Times New Roman" w:cs="Times New Roman"/>
          <w:sz w:val="24"/>
          <w:szCs w:val="24"/>
        </w:rPr>
        <w:t xml:space="preserve">ncreases in spatial coverage </w:t>
      </w:r>
      <w:r w:rsidR="00873085" w:rsidRPr="00F84705">
        <w:rPr>
          <w:rFonts w:ascii="Times New Roman" w:eastAsia="Times New Roman" w:hAnsi="Times New Roman" w:cs="Times New Roman"/>
          <w:sz w:val="24"/>
          <w:szCs w:val="24"/>
        </w:rPr>
        <w:t xml:space="preserve">will likely </w:t>
      </w:r>
      <w:commentRangeStart w:id="11"/>
      <w:r w:rsidR="00873085" w:rsidRPr="00F84705">
        <w:rPr>
          <w:rFonts w:ascii="Times New Roman" w:eastAsia="Times New Roman" w:hAnsi="Times New Roman" w:cs="Times New Roman"/>
          <w:sz w:val="24"/>
          <w:szCs w:val="24"/>
        </w:rPr>
        <w:t>decrease</w:t>
      </w:r>
      <w:commentRangeEnd w:id="11"/>
      <w:r w:rsidR="00D92E5B">
        <w:rPr>
          <w:rStyle w:val="CommentReference"/>
        </w:rPr>
        <w:commentReference w:id="11"/>
      </w:r>
      <w:r w:rsidR="00873085" w:rsidRPr="00F84705">
        <w:rPr>
          <w:rFonts w:ascii="Times New Roman" w:eastAsia="Times New Roman" w:hAnsi="Times New Roman" w:cs="Times New Roman"/>
          <w:sz w:val="24"/>
          <w:szCs w:val="24"/>
        </w:rPr>
        <w:t xml:space="preserve"> with even larger </w:t>
      </w:r>
      <w:r w:rsidR="007B3EDB" w:rsidRPr="00F84705">
        <w:rPr>
          <w:rFonts w:ascii="Times New Roman" w:eastAsia="Times New Roman" w:hAnsi="Times New Roman" w:cs="Times New Roman"/>
          <w:sz w:val="24"/>
          <w:szCs w:val="24"/>
        </w:rPr>
        <w:t>study regions</w:t>
      </w:r>
      <w:r w:rsidR="005B141E" w:rsidRPr="00F84705">
        <w:rPr>
          <w:rFonts w:ascii="Times New Roman" w:eastAsia="Times New Roman" w:hAnsi="Times New Roman" w:cs="Times New Roman"/>
          <w:sz w:val="24"/>
          <w:szCs w:val="24"/>
        </w:rPr>
        <w:t xml:space="preserve"> because t</w:t>
      </w:r>
      <w:r w:rsidR="00DF00A0" w:rsidRPr="00F84705">
        <w:rPr>
          <w:rFonts w:ascii="Times New Roman" w:eastAsia="Times New Roman" w:hAnsi="Times New Roman" w:cs="Times New Roman"/>
          <w:sz w:val="24"/>
          <w:szCs w:val="24"/>
        </w:rPr>
        <w:t xml:space="preserve">he classic River Continuum Concept (RCC) indicates that feeding ecologies change predictably along the longitudinal gradient based upon </w:t>
      </w:r>
      <w:r w:rsidR="00DF00A0" w:rsidRPr="00F84705">
        <w:rPr>
          <w:rFonts w:ascii="Times New Roman" w:eastAsia="Times New Roman" w:hAnsi="Times New Roman" w:cs="Times New Roman"/>
          <w:sz w:val="24"/>
          <w:szCs w:val="24"/>
        </w:rPr>
        <w:lastRenderedPageBreak/>
        <w:t xml:space="preserve">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cover was highest. In th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also removed from consideration as baselines for TP estimation because of low spatial distribut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ithout grouping methods that do not affect TP estimation, distribution will remain a major limitation when selecting suitable baselines. </w:t>
      </w:r>
    </w:p>
    <w:p w14:paraId="2B9CCECE" w14:textId="6D36DF8E" w:rsidR="00372959" w:rsidRPr="00F84705" w:rsidRDefault="00372959" w:rsidP="00FB1D3E">
      <w:pPr>
        <w:spacing w:before="240" w:after="240" w:line="36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lso</w:t>
      </w:r>
      <w:proofErr w:type="gramEnd"/>
      <w:r>
        <w:rPr>
          <w:rFonts w:ascii="Times New Roman" w:eastAsia="Times New Roman" w:hAnsi="Times New Roman" w:cs="Times New Roman"/>
          <w:sz w:val="24"/>
          <w:szCs w:val="24"/>
        </w:rPr>
        <w:t xml:space="preserve"> </w:t>
      </w:r>
      <w:r w:rsidR="00BB76E4">
        <w:rPr>
          <w:rFonts w:ascii="Times New Roman" w:eastAsia="Times New Roman" w:hAnsi="Times New Roman" w:cs="Times New Roman"/>
          <w:sz w:val="24"/>
          <w:szCs w:val="24"/>
        </w:rPr>
        <w:t>bivalves</w:t>
      </w:r>
      <w:r>
        <w:rPr>
          <w:rFonts w:ascii="Times New Roman" w:eastAsia="Times New Roman" w:hAnsi="Times New Roman" w:cs="Times New Roman"/>
          <w:sz w:val="24"/>
          <w:szCs w:val="24"/>
        </w:rPr>
        <w:t xml:space="preserve"> bad distribution</w:t>
      </w:r>
    </w:p>
    <w:p w14:paraId="6EB70489" w14:textId="3310C339"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w:t>
      </w:r>
      <w:proofErr w:type="spellStart"/>
      <w:r w:rsidRPr="00F84705">
        <w:rPr>
          <w:rFonts w:ascii="Times New Roman" w:eastAsia="Times New Roman" w:hAnsi="Times New Roman" w:cs="Times New Roman"/>
          <w:sz w:val="24"/>
          <w:szCs w:val="24"/>
        </w:rPr>
        <w:t>omnivory</w:t>
      </w:r>
      <w:proofErr w:type="spellEnd"/>
      <w:r w:rsidRPr="00F84705">
        <w:rPr>
          <w:rFonts w:ascii="Times New Roman" w:eastAsia="Times New Roman" w:hAnsi="Times New Roman" w:cs="Times New Roman"/>
          <w:sz w:val="24"/>
          <w:szCs w:val="24"/>
        </w:rPr>
        <w:t xml:space="preserve">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study, </w:t>
      </w:r>
      <w:proofErr w:type="spellStart"/>
      <w:r w:rsidR="00315AFC" w:rsidRPr="00F84705">
        <w:rPr>
          <w:rFonts w:ascii="Times New Roman" w:eastAsia="Times New Roman" w:hAnsi="Times New Roman" w:cs="Times New Roman"/>
          <w:sz w:val="24"/>
          <w:szCs w:val="24"/>
        </w:rPr>
        <w:t>Simuliidae</w:t>
      </w:r>
      <w:proofErr w:type="spellEnd"/>
      <w:r w:rsidR="00315AFC" w:rsidRPr="00F84705">
        <w:rPr>
          <w:rFonts w:ascii="Times New Roman" w:eastAsia="Times New Roman" w:hAnsi="Times New Roman" w:cs="Times New Roman"/>
          <w:sz w:val="24"/>
          <w:szCs w:val="24"/>
        </w:rPr>
        <w:t xml:space="preserv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commentRangeStart w:id="12"/>
      <w:proofErr w:type="spellStart"/>
      <w:r w:rsidR="00315AFC" w:rsidRPr="00F84705">
        <w:rPr>
          <w:rFonts w:ascii="Times New Roman" w:eastAsia="Times New Roman" w:hAnsi="Times New Roman" w:cs="Times New Roman"/>
          <w:sz w:val="24"/>
          <w:szCs w:val="24"/>
        </w:rPr>
        <w:t>omnivory</w:t>
      </w:r>
      <w:commentRangeEnd w:id="12"/>
      <w:proofErr w:type="spellEnd"/>
      <w:r w:rsidR="00D57A5F">
        <w:rPr>
          <w:rStyle w:val="CommentReference"/>
        </w:rPr>
        <w:commentReference w:id="12"/>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53AE17EB"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Tracking </w:t>
      </w:r>
      <w:r w:rsidR="00DF00A0" w:rsidRPr="00F84705">
        <w:rPr>
          <w:rFonts w:ascii="Times New Roman" w:eastAsia="Times New Roman" w:hAnsi="Times New Roman" w:cs="Times New Roman"/>
          <w:sz w:val="24"/>
          <w:szCs w:val="24"/>
        </w:rPr>
        <w:t>appear</w:t>
      </w:r>
      <w:r w:rsidR="001711B7" w:rsidRPr="00F84705">
        <w:rPr>
          <w:rFonts w:ascii="Times New Roman" w:eastAsia="Times New Roman" w:hAnsi="Times New Roman" w:cs="Times New Roman"/>
          <w:sz w:val="24"/>
          <w:szCs w:val="24"/>
        </w:rPr>
        <w:t>s</w:t>
      </w:r>
      <w:r w:rsidR="00DF00A0" w:rsidRPr="00F84705">
        <w:rPr>
          <w:rFonts w:ascii="Times New Roman" w:eastAsia="Times New Roman" w:hAnsi="Times New Roman" w:cs="Times New Roman"/>
          <w:sz w:val="24"/>
          <w:szCs w:val="24"/>
        </w:rPr>
        <w:t xml:space="preserve"> to be relatively common even among basal resource compartments and fishes (Table 1, Fig</w:t>
      </w:r>
      <w:r w:rsidR="00306F96">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w:t>
      </w:r>
      <w:commentRangeStart w:id="13"/>
      <w:r w:rsidR="00DF00A0" w:rsidRPr="00F84705">
        <w:rPr>
          <w:rFonts w:ascii="Times New Roman" w:eastAsia="Times New Roman" w:hAnsi="Times New Roman" w:cs="Times New Roman"/>
          <w:sz w:val="24"/>
          <w:szCs w:val="24"/>
        </w:rPr>
        <w:t>3</w:t>
      </w:r>
      <w:commentRangeEnd w:id="13"/>
      <w:r>
        <w:rPr>
          <w:rStyle w:val="CommentReference"/>
        </w:rPr>
        <w:commentReference w:id="13"/>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Such tracking of environmental variation in</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δ</w:t>
      </w:r>
      <w:r w:rsidR="001711B7" w:rsidRPr="00F84705">
        <w:rPr>
          <w:rFonts w:ascii="Times New Roman" w:eastAsia="Times New Roman" w:hAnsi="Times New Roman" w:cs="Times New Roman"/>
          <w:sz w:val="24"/>
          <w:szCs w:val="24"/>
          <w:vertAlign w:val="superscript"/>
        </w:rPr>
        <w:t>15</w:t>
      </w:r>
      <w:r w:rsidR="001711B7" w:rsidRPr="00F84705">
        <w:rPr>
          <w:rFonts w:ascii="Times New Roman" w:eastAsia="Times New Roman" w:hAnsi="Times New Roman" w:cs="Times New Roman"/>
          <w:sz w:val="24"/>
          <w:szCs w:val="24"/>
        </w:rPr>
        <w:t>N values confirms the need for baseline corrections when assessing trophic positioning in aquatic food web studies.</w:t>
      </w:r>
    </w:p>
    <w:p w14:paraId="7505542C" w14:textId="71058A23"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w:t>
      </w:r>
      <w:r w:rsidRPr="00F84705">
        <w:rPr>
          <w:rFonts w:ascii="Times New Roman" w:eastAsia="Times New Roman" w:hAnsi="Times New Roman" w:cs="Times New Roman"/>
          <w:sz w:val="24"/>
          <w:szCs w:val="24"/>
        </w:rPr>
        <w:lastRenderedPageBreak/>
        <w:t xml:space="preserve">used this criter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77F37439"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In our study, the grazer feeding group would be considered a suitable baseline for four of the five fish species (the exception being creek chub, Fig. 6B). But the grazer feeding group was not as effective a baseline as </w:t>
      </w:r>
      <w:proofErr w:type="spellStart"/>
      <w:r w:rsidR="003F30C0">
        <w:rPr>
          <w:rFonts w:ascii="Times New Roman" w:eastAsia="Times New Roman" w:hAnsi="Times New Roman" w:cs="Times New Roman"/>
          <w:sz w:val="24"/>
          <w:szCs w:val="24"/>
        </w:rPr>
        <w:t>Simuliidae</w:t>
      </w:r>
      <w:proofErr w:type="spellEnd"/>
      <w:r w:rsidR="003F30C0">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in our system and in Danish Lowland streams</w:t>
      </w:r>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3F30C0" w:rsidRPr="00F84705">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3F30C0" w:rsidRPr="00F84705">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w:t>
      </w:r>
      <w:proofErr w:type="spellStart"/>
      <w:r w:rsidR="00B657E2" w:rsidRPr="00F84705">
        <w:rPr>
          <w:rFonts w:ascii="Times New Roman" w:eastAsia="Times New Roman" w:hAnsi="Times New Roman" w:cs="Times New Roman"/>
          <w:sz w:val="24"/>
          <w:szCs w:val="24"/>
        </w:rPr>
        <w:t>Simuliidae</w:t>
      </w:r>
      <w:proofErr w:type="spellEnd"/>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r w:rsidR="00941AAA">
        <w:rPr>
          <w:rFonts w:ascii="Times New Roman" w:eastAsia="Times New Roman" w:hAnsi="Times New Roman" w:cs="Times New Roman"/>
          <w:sz w:val="24"/>
          <w:szCs w:val="24"/>
        </w:rPr>
        <w:t xml:space="preserve">) and in both stream systems removed or greatly reduced the effect of </w:t>
      </w:r>
      <w:r w:rsidR="00941AAA" w:rsidRPr="00F84705">
        <w:rPr>
          <w:rFonts w:ascii="Times New Roman" w:eastAsia="Times New Roman" w:hAnsi="Times New Roman" w:cs="Times New Roman"/>
          <w:sz w:val="24"/>
          <w:szCs w:val="24"/>
        </w:rPr>
        <w:t xml:space="preserve">environmental variation in δ15N </w:t>
      </w:r>
      <w:r w:rsidR="00941AAA">
        <w:rPr>
          <w:rFonts w:ascii="Times New Roman" w:eastAsia="Times New Roman" w:hAnsi="Times New Roman" w:cs="Times New Roman"/>
          <w:sz w:val="24"/>
          <w:szCs w:val="24"/>
        </w:rPr>
        <w:t xml:space="preserve">on TP estimates of fishes. The </w:t>
      </w:r>
      <w:r w:rsidRPr="00F84705">
        <w:rPr>
          <w:rFonts w:ascii="Times New Roman" w:eastAsia="Times New Roman" w:hAnsi="Times New Roman" w:cs="Times New Roman"/>
          <w:sz w:val="24"/>
          <w:szCs w:val="24"/>
        </w:rPr>
        <w:t xml:space="preserve">prevalence of using herbivores in the literature may be a result of previous work that selected </w:t>
      </w:r>
      <w:proofErr w:type="spellStart"/>
      <w:r w:rsidRPr="00F84705">
        <w:rPr>
          <w:rFonts w:ascii="Times New Roman" w:eastAsia="Times New Roman" w:hAnsi="Times New Roman" w:cs="Times New Roman"/>
          <w:sz w:val="24"/>
          <w:szCs w:val="24"/>
        </w:rPr>
        <w:t>Phesonid</w:t>
      </w:r>
      <w:r w:rsidR="00AB60DB">
        <w:rPr>
          <w:rFonts w:ascii="Times New Roman" w:eastAsia="Times New Roman" w:hAnsi="Times New Roman" w:cs="Times New Roman"/>
          <w:sz w:val="24"/>
          <w:szCs w:val="24"/>
        </w:rPr>
        <w:t>ae</w:t>
      </w:r>
      <w:proofErr w:type="spellEnd"/>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w:t>
      </w:r>
      <w:proofErr w:type="spellStart"/>
      <w:r w:rsidRPr="00F84705">
        <w:rPr>
          <w:rFonts w:ascii="Times New Roman" w:eastAsia="Times New Roman" w:hAnsi="Times New Roman" w:cs="Times New Roman"/>
          <w:sz w:val="24"/>
          <w:szCs w:val="24"/>
        </w:rPr>
        <w:t>omnivory</w:t>
      </w:r>
      <w:proofErr w:type="spellEnd"/>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r w:rsidR="00941AAA">
        <w:rPr>
          <w:rFonts w:ascii="Times New Roman" w:eastAsia="Times New Roman" w:hAnsi="Times New Roman" w:cs="Times New Roman"/>
          <w:sz w:val="24"/>
          <w:szCs w:val="24"/>
        </w:rPr>
        <w:t xml:space="preserve"> grazing snails</w:t>
      </w:r>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r w:rsidR="00941AAA">
        <w:rPr>
          <w:rFonts w:ascii="Times New Roman" w:eastAsia="Times New Roman" w:hAnsi="Times New Roman" w:cs="Times New Roman"/>
          <w:sz w:val="24"/>
          <w:szCs w:val="24"/>
        </w:rPr>
        <w:t>, occurring at only 5 of 16 study sites</w:t>
      </w:r>
      <w:r w:rsidRPr="00F84705">
        <w:rPr>
          <w:rFonts w:ascii="Times New Roman" w:eastAsia="Times New Roman" w:hAnsi="Times New Roman" w:cs="Times New Roman"/>
          <w:sz w:val="24"/>
          <w:szCs w:val="24"/>
        </w:rPr>
        <w:t>. Our results coupled with those in Danish Lowland streams indicate that taxonomic groups that exhibit filter feeding</w:t>
      </w:r>
      <w:r w:rsidR="00941AAA">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41AAA">
        <w:rPr>
          <w:rFonts w:ascii="Times New Roman" w:eastAsia="Times New Roman" w:hAnsi="Times New Roman" w:cs="Times New Roman"/>
          <w:sz w:val="24"/>
          <w:szCs w:val="24"/>
        </w:rPr>
        <w:t xml:space="preserve">such as </w:t>
      </w:r>
      <w:proofErr w:type="spellStart"/>
      <w:r w:rsidR="00941AAA">
        <w:rPr>
          <w:rFonts w:ascii="Times New Roman" w:eastAsia="Times New Roman" w:hAnsi="Times New Roman" w:cs="Times New Roman"/>
          <w:sz w:val="24"/>
          <w:szCs w:val="24"/>
        </w:rPr>
        <w:t>Simuliidae</w:t>
      </w:r>
      <w:proofErr w:type="spellEnd"/>
      <w:r w:rsidR="00941AAA">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Another filter feeding group sometimes considered an optimal baseline are </w:t>
      </w:r>
      <w:r w:rsidRPr="00F84705">
        <w:rPr>
          <w:rFonts w:ascii="Times New Roman" w:eastAsia="Times New Roman" w:hAnsi="Times New Roman" w:cs="Times New Roman"/>
          <w:sz w:val="24"/>
          <w:szCs w:val="24"/>
        </w:rPr>
        <w:t xml:space="preserve">long-lived bivalves with longer tissue turnover rat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However, as with snails, bivalves did not meet the criteria for wide distribution as they occurred in only </w:t>
      </w:r>
      <w:commentRangeStart w:id="14"/>
      <w:r w:rsidR="006555BE">
        <w:rPr>
          <w:rFonts w:ascii="Times New Roman" w:eastAsia="Times New Roman" w:hAnsi="Times New Roman" w:cs="Times New Roman"/>
          <w:sz w:val="24"/>
          <w:szCs w:val="24"/>
        </w:rPr>
        <w:t>x</w:t>
      </w:r>
      <w:commentRangeEnd w:id="14"/>
      <w:r w:rsidR="006555BE">
        <w:rPr>
          <w:rStyle w:val="CommentReference"/>
        </w:rPr>
        <w:commentReference w:id="14"/>
      </w:r>
      <w:r w:rsidR="006555BE">
        <w:rPr>
          <w:rFonts w:ascii="Times New Roman" w:eastAsia="Times New Roman" w:hAnsi="Times New Roman" w:cs="Times New Roman"/>
          <w:sz w:val="24"/>
          <w:szCs w:val="24"/>
        </w:rPr>
        <w:t xml:space="preserve"> of our 16 sites. </w:t>
      </w:r>
      <w:r w:rsidR="00D97474">
        <w:rPr>
          <w:rFonts w:ascii="Times New Roman" w:eastAsia="Times New Roman" w:hAnsi="Times New Roman" w:cs="Times New Roman"/>
          <w:sz w:val="24"/>
          <w:szCs w:val="24"/>
        </w:rPr>
        <w:t>F</w:t>
      </w:r>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r w:rsidR="00D97474">
        <w:rPr>
          <w:rFonts w:ascii="Times New Roman" w:eastAsia="Times New Roman" w:hAnsi="Times New Roman" w:cs="Times New Roman"/>
          <w:sz w:val="24"/>
          <w:szCs w:val="24"/>
        </w:rPr>
        <w:t xml:space="preserve"> their main food </w:t>
      </w:r>
      <w:proofErr w:type="gramStart"/>
      <w:r w:rsidR="00D97474">
        <w:rPr>
          <w:rFonts w:ascii="Times New Roman" w:eastAsia="Times New Roman" w:hAnsi="Times New Roman" w:cs="Times New Roman"/>
          <w:sz w:val="24"/>
          <w:szCs w:val="24"/>
        </w:rPr>
        <w:t xml:space="preserve">source, </w:t>
      </w:r>
      <w:r w:rsidRPr="00F84705">
        <w:rPr>
          <w:rFonts w:ascii="Times New Roman" w:eastAsia="Times New Roman" w:hAnsi="Times New Roman" w:cs="Times New Roman"/>
          <w:sz w:val="24"/>
          <w:szCs w:val="24"/>
        </w:rPr>
        <w:t xml:space="preserve"> seston</w:t>
      </w:r>
      <w:proofErr w:type="gramEnd"/>
      <w:r w:rsidR="00D97474">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06D80C0" w14:textId="0074A847" w:rsidR="00A23148" w:rsidRPr="00F84705" w:rsidRDefault="00DF00A0" w:rsidP="009B1CD6">
      <w:pPr>
        <w:spacing w:before="240" w:after="240" w:line="360" w:lineRule="auto"/>
        <w:rPr>
          <w:rFonts w:ascii="Times New Roman" w:eastAsia="Times New Roman" w:hAnsi="Times New Roman" w:cs="Times New Roman"/>
          <w:sz w:val="24"/>
          <w:szCs w:val="24"/>
          <w:u w:val="single"/>
        </w:rPr>
      </w:pPr>
      <w:r w:rsidRPr="00F84705">
        <w:rPr>
          <w:rFonts w:ascii="Times New Roman" w:eastAsia="Times New Roman" w:hAnsi="Times New Roman" w:cs="Times New Roman"/>
          <w:sz w:val="24"/>
          <w:szCs w:val="24"/>
        </w:rPr>
        <w:lastRenderedPageBreak/>
        <w:t xml:space="preserve">Although </w:t>
      </w:r>
      <w:proofErr w:type="spellStart"/>
      <w:r w:rsidR="00B657E2" w:rsidRPr="00F84705">
        <w:rPr>
          <w:rFonts w:ascii="Times New Roman" w:eastAsia="Times New Roman" w:hAnsi="Times New Roman" w:cs="Times New Roman"/>
          <w:sz w:val="24"/>
          <w:szCs w:val="24"/>
        </w:rPr>
        <w:t>Simuliidae</w:t>
      </w:r>
      <w:proofErr w:type="spellEnd"/>
      <w:r w:rsidRPr="00F84705">
        <w:rPr>
          <w:rFonts w:ascii="Times New Roman" w:eastAsia="Times New Roman" w:hAnsi="Times New Roman" w:cs="Times New Roman"/>
          <w:sz w:val="24"/>
          <w:szCs w:val="24"/>
        </w:rPr>
        <w:t xml:space="preserve"> fit all four criteria, </w:t>
      </w:r>
      <w:proofErr w:type="spellStart"/>
      <w:r w:rsidRPr="00F84705">
        <w:rPr>
          <w:rFonts w:ascii="Times New Roman" w:eastAsia="Times New Roman" w:hAnsi="Times New Roman" w:cs="Times New Roman"/>
          <w:sz w:val="24"/>
          <w:szCs w:val="24"/>
        </w:rPr>
        <w:t>Hydropyschidae</w:t>
      </w:r>
      <w:proofErr w:type="spellEnd"/>
      <w:r w:rsidRPr="00F84705">
        <w:rPr>
          <w:rFonts w:ascii="Times New Roman" w:eastAsia="Times New Roman" w:hAnsi="Times New Roman" w:cs="Times New Roman"/>
          <w:sz w:val="24"/>
          <w:szCs w:val="24"/>
        </w:rPr>
        <w:t xml:space="preserve">, the third taxonomic group with the lowest CV, effectively removed the influence of the longitudinal gradient on the TP of the five fishes in our </w:t>
      </w:r>
      <w:commentRangeStart w:id="15"/>
      <w:r w:rsidRPr="00F84705">
        <w:rPr>
          <w:rFonts w:ascii="Times New Roman" w:eastAsia="Times New Roman" w:hAnsi="Times New Roman" w:cs="Times New Roman"/>
          <w:sz w:val="24"/>
          <w:szCs w:val="24"/>
        </w:rPr>
        <w:t>study</w:t>
      </w:r>
      <w:commentRangeEnd w:id="15"/>
      <w:r w:rsidR="00D97474">
        <w:rPr>
          <w:rStyle w:val="CommentReference"/>
        </w:rPr>
        <w:commentReference w:id="15"/>
      </w:r>
      <w:r w:rsidRPr="00F84705">
        <w:rPr>
          <w:rFonts w:ascii="Times New Roman" w:eastAsia="Times New Roman" w:hAnsi="Times New Roman" w:cs="Times New Roman"/>
          <w:sz w:val="24"/>
          <w:szCs w:val="24"/>
        </w:rPr>
        <w:t xml:space="preserve"> (Table 1).  Successful removal of the influence of the longitudinal gradient on TP suggests that </w:t>
      </w:r>
      <w:proofErr w:type="spellStart"/>
      <w:r w:rsidRPr="00F84705">
        <w:rPr>
          <w:rFonts w:ascii="Times New Roman" w:eastAsia="Times New Roman" w:hAnsi="Times New Roman" w:cs="Times New Roman"/>
          <w:sz w:val="24"/>
          <w:szCs w:val="24"/>
        </w:rPr>
        <w:t>Hydropsychidae</w:t>
      </w:r>
      <w:proofErr w:type="spellEnd"/>
      <w:r w:rsidRPr="00F84705">
        <w:rPr>
          <w:rFonts w:ascii="Times New Roman" w:eastAsia="Times New Roman" w:hAnsi="Times New Roman" w:cs="Times New Roman"/>
          <w:sz w:val="24"/>
          <w:szCs w:val="24"/>
        </w:rPr>
        <w:t xml:space="preserve"> could be an effective baseline indicator even though it had higher within site CV values than </w:t>
      </w:r>
      <w:proofErr w:type="spellStart"/>
      <w:r w:rsidRPr="00F84705">
        <w:rPr>
          <w:rFonts w:ascii="Times New Roman" w:eastAsia="Times New Roman" w:hAnsi="Times New Roman" w:cs="Times New Roman"/>
          <w:sz w:val="24"/>
          <w:szCs w:val="24"/>
        </w:rPr>
        <w:t>Simuliidae</w:t>
      </w:r>
      <w:proofErr w:type="spellEnd"/>
      <w:r w:rsidRPr="00F84705">
        <w:rPr>
          <w:rFonts w:ascii="Times New Roman" w:eastAsia="Times New Roman" w:hAnsi="Times New Roman" w:cs="Times New Roman"/>
          <w:sz w:val="24"/>
          <w:szCs w:val="24"/>
        </w:rPr>
        <w:t xml:space="preserve">.   </w:t>
      </w:r>
      <w:proofErr w:type="spellStart"/>
      <w:r w:rsidRPr="00F84705">
        <w:rPr>
          <w:rFonts w:ascii="Times New Roman" w:eastAsia="Times New Roman" w:hAnsi="Times New Roman" w:cs="Times New Roman"/>
          <w:sz w:val="24"/>
          <w:szCs w:val="24"/>
        </w:rPr>
        <w:t>Hydropsychidae</w:t>
      </w:r>
      <w:proofErr w:type="spellEnd"/>
      <w:r w:rsidRPr="00F84705">
        <w:rPr>
          <w:rFonts w:ascii="Times New Roman" w:eastAsia="Times New Roman" w:hAnsi="Times New Roman" w:cs="Times New Roman"/>
          <w:sz w:val="24"/>
          <w:szCs w:val="24"/>
        </w:rPr>
        <w:t xml:space="preserve"> </w:t>
      </w:r>
      <w:commentRangeStart w:id="16"/>
      <w:r w:rsidRPr="00F84705">
        <w:rPr>
          <w:rFonts w:ascii="Times New Roman" w:eastAsia="Times New Roman" w:hAnsi="Times New Roman" w:cs="Times New Roman"/>
          <w:sz w:val="24"/>
          <w:szCs w:val="24"/>
        </w:rPr>
        <w:t>were</w:t>
      </w:r>
      <w:commentRangeEnd w:id="16"/>
      <w:r w:rsidR="00D97474">
        <w:rPr>
          <w:rStyle w:val="CommentReference"/>
        </w:rPr>
        <w:commentReference w:id="16"/>
      </w:r>
      <w:r w:rsidRPr="00F84705">
        <w:rPr>
          <w:rFonts w:ascii="Times New Roman" w:eastAsia="Times New Roman" w:hAnsi="Times New Roman" w:cs="Times New Roman"/>
          <w:sz w:val="24"/>
          <w:szCs w:val="24"/>
        </w:rPr>
        <w:t xml:space="preserve"> categorized as omnivores in our study, but some species exhibit filter feeding strategies (</w:t>
      </w:r>
      <w:proofErr w:type="spellStart"/>
      <w:r w:rsidR="00931FEF" w:rsidRPr="00F84705">
        <w:rPr>
          <w:rFonts w:ascii="Times New Roman" w:eastAsia="Times New Roman" w:hAnsi="Times New Roman" w:cs="Times New Roman"/>
          <w:sz w:val="24"/>
          <w:szCs w:val="24"/>
        </w:rPr>
        <w:t>Fic</w:t>
      </w:r>
      <w:r w:rsidR="00ED0187" w:rsidRPr="00F84705">
        <w:rPr>
          <w:rFonts w:ascii="Times New Roman" w:eastAsia="Times New Roman" w:hAnsi="Times New Roman" w:cs="Times New Roman"/>
          <w:sz w:val="24"/>
          <w:szCs w:val="24"/>
        </w:rPr>
        <w:t>sor</w:t>
      </w:r>
      <w:proofErr w:type="spellEnd"/>
      <w:r w:rsidR="00ED0187" w:rsidRPr="00F84705">
        <w:rPr>
          <w:rFonts w:ascii="Times New Roman" w:eastAsia="Times New Roman" w:hAnsi="Times New Roman" w:cs="Times New Roman"/>
          <w:sz w:val="24"/>
          <w:szCs w:val="24"/>
        </w:rPr>
        <w:t xml:space="preserve"> &amp; Csabai, 2021</w:t>
      </w:r>
      <w:r w:rsidRPr="00F84705">
        <w:rPr>
          <w:rFonts w:ascii="Times New Roman" w:eastAsia="Times New Roman" w:hAnsi="Times New Roman" w:cs="Times New Roman"/>
          <w:sz w:val="24"/>
          <w:szCs w:val="24"/>
        </w:rPr>
        <w:t>)</w:t>
      </w:r>
      <w:r w:rsidR="00207C80" w:rsidRPr="00F84705">
        <w:rPr>
          <w:rFonts w:ascii="Times New Roman" w:eastAsia="Times New Roman" w:hAnsi="Times New Roman" w:cs="Times New Roman"/>
          <w:sz w:val="24"/>
          <w:szCs w:val="24"/>
        </w:rPr>
        <w:t xml:space="preserve">.  Even though </w:t>
      </w:r>
      <w:proofErr w:type="spellStart"/>
      <w:r w:rsidR="00207C80" w:rsidRPr="00F84705">
        <w:rPr>
          <w:rFonts w:ascii="Times New Roman" w:eastAsia="Times New Roman" w:hAnsi="Times New Roman" w:cs="Times New Roman"/>
          <w:sz w:val="24"/>
          <w:szCs w:val="24"/>
        </w:rPr>
        <w:t>Hydropyschidae</w:t>
      </w:r>
      <w:proofErr w:type="spellEnd"/>
      <w:r w:rsidR="00207C80" w:rsidRPr="00F84705">
        <w:rPr>
          <w:rFonts w:ascii="Times New Roman" w:eastAsia="Times New Roman" w:hAnsi="Times New Roman" w:cs="Times New Roman"/>
          <w:sz w:val="24"/>
          <w:szCs w:val="24"/>
        </w:rPr>
        <w:t xml:space="preserve"> appears </w:t>
      </w:r>
      <w:proofErr w:type="gramStart"/>
      <w:r w:rsidR="00207C80" w:rsidRPr="00F84705">
        <w:rPr>
          <w:rFonts w:ascii="Times New Roman" w:eastAsia="Times New Roman" w:hAnsi="Times New Roman" w:cs="Times New Roman"/>
          <w:sz w:val="24"/>
          <w:szCs w:val="24"/>
        </w:rPr>
        <w:t>to</w:t>
      </w:r>
      <w:r w:rsidR="00D97474">
        <w:rPr>
          <w:rFonts w:ascii="Times New Roman" w:eastAsia="Times New Roman" w:hAnsi="Times New Roman" w:cs="Times New Roman"/>
          <w:sz w:val="24"/>
          <w:szCs w:val="24"/>
        </w:rPr>
        <w:t xml:space="preserve"> </w:t>
      </w:r>
      <w:r w:rsidR="00207C80" w:rsidRPr="00F84705">
        <w:rPr>
          <w:rFonts w:ascii="Times New Roman" w:eastAsia="Times New Roman" w:hAnsi="Times New Roman" w:cs="Times New Roman"/>
          <w:sz w:val="24"/>
          <w:szCs w:val="24"/>
        </w:rPr>
        <w:t xml:space="preserve"> effectively</w:t>
      </w:r>
      <w:proofErr w:type="gramEnd"/>
      <w:r w:rsidR="00207C80" w:rsidRPr="00F84705">
        <w:rPr>
          <w:rFonts w:ascii="Times New Roman" w:eastAsia="Times New Roman" w:hAnsi="Times New Roman" w:cs="Times New Roman"/>
          <w:sz w:val="24"/>
          <w:szCs w:val="24"/>
        </w:rPr>
        <w:t xml:space="preserve"> remove </w:t>
      </w:r>
      <w:r w:rsidR="000A1AF3" w:rsidRPr="00F84705">
        <w:rPr>
          <w:rFonts w:ascii="Times New Roman" w:eastAsia="Times New Roman" w:hAnsi="Times New Roman" w:cs="Times New Roman"/>
          <w:sz w:val="24"/>
          <w:szCs w:val="24"/>
        </w:rPr>
        <w:t xml:space="preserve">the influence of the longitudinal gradient on TP in our system, </w:t>
      </w:r>
      <w:r w:rsidR="007707F7" w:rsidRPr="00F84705">
        <w:rPr>
          <w:rFonts w:ascii="Times New Roman" w:eastAsia="Times New Roman" w:hAnsi="Times New Roman" w:cs="Times New Roman"/>
          <w:sz w:val="24"/>
          <w:szCs w:val="24"/>
        </w:rPr>
        <w:t xml:space="preserve">we advise caution </w:t>
      </w:r>
      <w:r w:rsidR="00E60499" w:rsidRPr="00F84705">
        <w:rPr>
          <w:rFonts w:ascii="Times New Roman" w:eastAsia="Times New Roman" w:hAnsi="Times New Roman" w:cs="Times New Roman"/>
          <w:sz w:val="24"/>
          <w:szCs w:val="24"/>
        </w:rPr>
        <w:t xml:space="preserve">when using </w:t>
      </w:r>
      <w:proofErr w:type="spellStart"/>
      <w:r w:rsidR="00E60499" w:rsidRPr="00F84705">
        <w:rPr>
          <w:rFonts w:ascii="Times New Roman" w:eastAsia="Times New Roman" w:hAnsi="Times New Roman" w:cs="Times New Roman"/>
          <w:sz w:val="24"/>
          <w:szCs w:val="24"/>
        </w:rPr>
        <w:t>Hydropyschidae</w:t>
      </w:r>
      <w:proofErr w:type="spellEnd"/>
      <w:r w:rsidR="00E60499" w:rsidRPr="00F84705">
        <w:rPr>
          <w:rFonts w:ascii="Times New Roman" w:eastAsia="Times New Roman" w:hAnsi="Times New Roman" w:cs="Times New Roman"/>
          <w:sz w:val="24"/>
          <w:szCs w:val="24"/>
        </w:rPr>
        <w:t xml:space="preserve"> in other systems</w:t>
      </w:r>
      <w:r w:rsidR="008A2D9E"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6F25B146" w14:textId="0828DDBA"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 xml:space="preserve">Kjeldgaard et al. </w:t>
      </w:r>
      <w:r w:rsidR="00C211E5" w:rsidRPr="00F84705">
        <w:rPr>
          <w:rFonts w:ascii="Times New Roman" w:eastAsia="Times New Roman" w:hAnsi="Times New Roman" w:cs="Times New Roman"/>
          <w:noProof/>
          <w:sz w:val="24"/>
          <w:szCs w:val="24"/>
        </w:rPr>
        <w:t>(</w:t>
      </w:r>
      <w:r w:rsidR="00867AEC" w:rsidRPr="00F84705">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proofErr w:type="spellStart"/>
      <w:r w:rsidR="00B657E2" w:rsidRPr="00F84705">
        <w:rPr>
          <w:rFonts w:ascii="Times New Roman" w:eastAsia="Times New Roman" w:hAnsi="Times New Roman" w:cs="Times New Roman"/>
          <w:sz w:val="24"/>
          <w:szCs w:val="24"/>
        </w:rPr>
        <w:t>Simuliidae</w:t>
      </w:r>
      <w:proofErr w:type="spellEnd"/>
      <w:r w:rsidRPr="00F84705">
        <w:rPr>
          <w:rFonts w:ascii="Times New Roman" w:eastAsia="Times New Roman" w:hAnsi="Times New Roman" w:cs="Times New Roman"/>
          <w:sz w:val="24"/>
          <w:szCs w:val="24"/>
        </w:rPr>
        <w:t xml:space="preserve"> (</w:t>
      </w:r>
      <w:commentRangeStart w:id="17"/>
      <w:r w:rsidR="000B3C5C" w:rsidRPr="00F84705">
        <w:rPr>
          <w:rFonts w:ascii="Times New Roman" w:eastAsia="Times New Roman" w:hAnsi="Times New Roman" w:cs="Times New Roman"/>
          <w:sz w:val="24"/>
          <w:szCs w:val="24"/>
        </w:rPr>
        <w:t>Filterers</w:t>
      </w:r>
      <w:commentRangeEnd w:id="17"/>
      <w:r w:rsidR="00344E43">
        <w:rPr>
          <w:rStyle w:val="CommentReference"/>
        </w:rPr>
        <w:commentReference w:id="17"/>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commentRangeStart w:id="18"/>
      <w:commentRangeEnd w:id="18"/>
      <w:r w:rsidR="00344E43">
        <w:rPr>
          <w:rStyle w:val="CommentReference"/>
        </w:rPr>
        <w:commentReference w:id="18"/>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6A682E99"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 xml:space="preserve">and the Clark Wildlife and Fisheries Biology Management Fund </w:t>
      </w:r>
      <w:r w:rsidRPr="0056545F">
        <w:rPr>
          <w:rFonts w:ascii="Times New Roman" w:eastAsia="Times New Roman" w:hAnsi="Times New Roman" w:cs="Times New Roman"/>
          <w:sz w:val="24"/>
          <w:szCs w:val="24"/>
        </w:rPr>
        <w:t xml:space="preserve">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w:t>
      </w:r>
      <w:commentRangeStart w:id="19"/>
      <w:r w:rsidR="00867AEC" w:rsidRPr="0056545F">
        <w:rPr>
          <w:rFonts w:ascii="Times New Roman" w:eastAsia="Times New Roman" w:hAnsi="Times New Roman" w:cs="Times New Roman"/>
          <w:sz w:val="24"/>
          <w:szCs w:val="24"/>
        </w:rPr>
        <w:t>Center</w:t>
      </w:r>
      <w:commentRangeEnd w:id="19"/>
      <w:r w:rsidR="009914E5">
        <w:rPr>
          <w:rStyle w:val="CommentReference"/>
        </w:rPr>
        <w:commentReference w:id="19"/>
      </w:r>
      <w:r w:rsidR="00867AEC" w:rsidRPr="0056545F">
        <w:rPr>
          <w:rFonts w:ascii="Times New Roman" w:eastAsia="Times New Roman" w:hAnsi="Times New Roman" w:cs="Times New Roman"/>
          <w:sz w:val="24"/>
          <w:szCs w:val="24"/>
        </w:rPr>
        <w:t xml:space="preserve">.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commentRangeStart w:id="20"/>
      <w:r w:rsidRPr="0056545F">
        <w:rPr>
          <w:rFonts w:ascii="Times New Roman" w:eastAsia="Times New Roman" w:hAnsi="Times New Roman" w:cs="Times New Roman"/>
          <w:b/>
          <w:sz w:val="24"/>
          <w:szCs w:val="24"/>
        </w:rPr>
        <w:t>References</w:t>
      </w:r>
      <w:commentRangeEnd w:id="20"/>
      <w:r w:rsidR="009914E5">
        <w:rPr>
          <w:rStyle w:val="CommentReference"/>
        </w:rPr>
        <w:commentReference w:id="20"/>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2AB83CB"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r w:rsidR="009914E5">
        <w:rPr>
          <w:rFonts w:ascii="Times New Roman" w:hAnsi="Times New Roman" w:cs="Times New Roman"/>
          <w:sz w:val="24"/>
        </w:rPr>
        <w:t xml:space="preserve">    </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Vinagre, C., J. Salgado, M. Costa, and H. Cabral. 2008. Nursery fidelity, food web interactions and primary sources of nutrition of the juveniles of </w:t>
      </w:r>
      <w:r w:rsidRPr="00563904">
        <w:rPr>
          <w:rFonts w:ascii="Times New Roman" w:hAnsi="Times New Roman" w:cs="Times New Roman"/>
          <w:sz w:val="24"/>
          <w:u w:val="single"/>
        </w:rPr>
        <w:t>Solea solea</w:t>
      </w:r>
      <w:r w:rsidRPr="0056545F">
        <w:rPr>
          <w:rFonts w:ascii="Times New Roman" w:hAnsi="Times New Roman" w:cs="Times New Roman"/>
          <w:sz w:val="24"/>
        </w:rPr>
        <w:t xml:space="preserve"> and </w:t>
      </w:r>
      <w:r w:rsidRPr="00563904">
        <w:rPr>
          <w:rFonts w:ascii="Times New Roman" w:hAnsi="Times New Roman" w:cs="Times New Roman"/>
          <w:sz w:val="24"/>
          <w:u w:val="single"/>
        </w:rPr>
        <w:t xml:space="preserve">S. senegalensis </w:t>
      </w:r>
      <w:r w:rsidRPr="0056545F">
        <w:rPr>
          <w:rFonts w:ascii="Times New Roman" w:hAnsi="Times New Roman" w:cs="Times New Roman"/>
          <w:sz w:val="24"/>
        </w:rPr>
        <w:t>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14"/>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 J. Rahel" w:date="2023-08-10T10:51:00Z" w:initials="FJR">
    <w:p w14:paraId="51706613" w14:textId="5E0069AE" w:rsidR="007D6DE5" w:rsidRDefault="007D6DE5">
      <w:pPr>
        <w:pStyle w:val="CommentText"/>
      </w:pPr>
      <w:r>
        <w:rPr>
          <w:rStyle w:val="CommentReference"/>
        </w:rPr>
        <w:annotationRef/>
      </w:r>
      <w:r>
        <w:t>Sometimes having a string of adjectives before the subject can be confusing.</w:t>
      </w:r>
    </w:p>
  </w:comment>
  <w:comment w:id="1" w:author="Frank J. Rahel" w:date="2023-08-10T11:11:00Z" w:initials="FJR">
    <w:p w14:paraId="1193E3FD" w14:textId="22FFE640" w:rsidR="007D6DE5" w:rsidRDefault="007D6DE5">
      <w:pPr>
        <w:pStyle w:val="CommentText"/>
      </w:pPr>
      <w:r>
        <w:rPr>
          <w:rStyle w:val="CommentReference"/>
        </w:rPr>
        <w:annotationRef/>
      </w:r>
      <w:r>
        <w:t>Hydrobiologia doesn’t use a comma after “et al.” when cited as part of a sentence.</w:t>
      </w:r>
    </w:p>
  </w:comment>
  <w:comment w:id="2" w:author="Frank J. Rahel" w:date="2023-08-10T12:40:00Z" w:initials="FJR">
    <w:p w14:paraId="7AE5E3AC" w14:textId="6D853C44" w:rsidR="007D6DE5" w:rsidRDefault="007D6DE5">
      <w:pPr>
        <w:pStyle w:val="CommentText"/>
      </w:pPr>
      <w:r>
        <w:rPr>
          <w:rStyle w:val="CommentReference"/>
        </w:rPr>
        <w:annotationRef/>
      </w:r>
      <w:r>
        <w:t>Seems like we should report the values we used, perhaps in an appendix table?</w:t>
      </w:r>
    </w:p>
  </w:comment>
  <w:comment w:id="3" w:author="Frank J. Rahel" w:date="2023-08-10T12:48:00Z" w:initials="FJR">
    <w:p w14:paraId="67007DD5" w14:textId="00A95CEB" w:rsidR="007D6DE5" w:rsidRDefault="007D6DE5">
      <w:pPr>
        <w:pStyle w:val="CommentText"/>
      </w:pPr>
      <w:r>
        <w:rPr>
          <w:rStyle w:val="CommentReference"/>
        </w:rPr>
        <w:annotationRef/>
      </w:r>
      <w:r>
        <w:t>It doesn’t look like the values quite reach the 100% value.</w:t>
      </w:r>
    </w:p>
  </w:comment>
  <w:comment w:id="4" w:author="Frank J. Rahel" w:date="2023-08-10T12:52:00Z" w:initials="FJR">
    <w:p w14:paraId="26E4BE7F" w14:textId="525EB8A2" w:rsidR="007D6DE5" w:rsidRDefault="007D6DE5">
      <w:pPr>
        <w:pStyle w:val="CommentText"/>
      </w:pPr>
      <w:r>
        <w:rPr>
          <w:rStyle w:val="CommentReference"/>
        </w:rPr>
        <w:annotationRef/>
      </w:r>
      <w:r>
        <w:t>We’ve been using feeding group not FFG so far in the paper.</w:t>
      </w:r>
    </w:p>
  </w:comment>
  <w:comment w:id="5" w:author="Frank J. Rahel" w:date="2023-08-11T11:03:00Z" w:initials="FJR">
    <w:p w14:paraId="683AB95B" w14:textId="6E745A02" w:rsidR="007D6DE5" w:rsidRDefault="007D6DE5">
      <w:pPr>
        <w:pStyle w:val="CommentText"/>
      </w:pPr>
      <w:r>
        <w:rPr>
          <w:rStyle w:val="CommentReference"/>
        </w:rPr>
        <w:annotationRef/>
      </w:r>
      <w:r>
        <w:t>The previous paragraph</w:t>
      </w:r>
      <w:r w:rsidR="00261710">
        <w:t xml:space="preserve">s provide detailed results </w:t>
      </w:r>
      <w:r>
        <w:t>for each fish species but I think we need another paragraph that provides an overview of which taxa</w:t>
      </w:r>
      <w:r w:rsidR="00261710">
        <w:t xml:space="preserve"> and feeding groups</w:t>
      </w:r>
      <w:r>
        <w:t xml:space="preserve"> were best at removing the environmental gradient effect.  This would be Simuliidae, but do any other baseline candidates also meet this criteria? </w:t>
      </w:r>
      <w:r w:rsidR="00D57A5F">
        <w:t xml:space="preserve"> Based on Fig.6, omnivores remove the environmental gradient effect for 5 of 6 fish species (which is as good as S</w:t>
      </w:r>
      <w:r w:rsidR="00510F69">
        <w:t>imuliidae).</w:t>
      </w:r>
    </w:p>
  </w:comment>
  <w:comment w:id="6" w:author="Bryan Maitland" w:date="2023-08-16T14:25:00Z" w:initials="BM">
    <w:p w14:paraId="6C6640FE" w14:textId="77777777" w:rsidR="00AC190B" w:rsidRDefault="00AC190B" w:rsidP="00505EDF">
      <w:r>
        <w:rPr>
          <w:rStyle w:val="CommentReference"/>
        </w:rPr>
        <w:annotationRef/>
      </w:r>
      <w:r>
        <w:rPr>
          <w:sz w:val="20"/>
          <w:szCs w:val="20"/>
        </w:rPr>
        <w:t xml:space="preserve">Agreed. That would be a good addition. </w:t>
      </w:r>
    </w:p>
  </w:comment>
  <w:comment w:id="7" w:author="Bryan Maitland" w:date="2023-08-16T14:32:00Z" w:initials="BM">
    <w:p w14:paraId="33D1B03A" w14:textId="77777777" w:rsidR="009B6CC6" w:rsidRDefault="009B6CC6" w:rsidP="002C4DFE">
      <w:r>
        <w:rPr>
          <w:rStyle w:val="CommentReference"/>
        </w:rPr>
        <w:annotationRef/>
      </w:r>
      <w:r>
        <w:rPr>
          <w:sz w:val="20"/>
          <w:szCs w:val="20"/>
        </w:rPr>
        <w:t>Rosi-Marshall, E. J., and J. B. Wallace. 2002. Invertebrate food webs along a stream resource gradient. Freshwater Biology 47:129–141.</w:t>
      </w:r>
    </w:p>
  </w:comment>
  <w:comment w:id="8" w:author="Frank J. Rahel" w:date="2023-08-11T12:29:00Z" w:initials="FJR">
    <w:p w14:paraId="0AE1ACEE" w14:textId="359FF107" w:rsidR="00855BF2" w:rsidRDefault="00855BF2">
      <w:pPr>
        <w:pStyle w:val="CommentText"/>
      </w:pPr>
      <w:r>
        <w:rPr>
          <w:rStyle w:val="CommentReference"/>
        </w:rPr>
        <w:annotationRef/>
      </w:r>
      <w:r w:rsidR="00C86619">
        <w:t>We say bulked groups do not work but then we spend the rest of the paragraph saying that bulked feed</w:t>
      </w:r>
      <w:r>
        <w:t>Not clear what this refers to.  Same as “Bulk Basal” om Figures?</w:t>
      </w:r>
    </w:p>
  </w:comment>
  <w:comment w:id="9" w:author="Frank J. Rahel" w:date="2023-08-11T12:30:00Z" w:initials="FJR">
    <w:p w14:paraId="7F8A3FC6" w14:textId="75BD858A" w:rsidR="00855BF2" w:rsidRDefault="00855BF2">
      <w:pPr>
        <w:pStyle w:val="CommentText"/>
      </w:pPr>
      <w:r>
        <w:rPr>
          <w:rStyle w:val="CommentReference"/>
        </w:rPr>
        <w:annotationRef/>
      </w:r>
    </w:p>
  </w:comment>
  <w:comment w:id="10" w:author="Frank J. Rahel" w:date="2023-08-11T12:41:00Z" w:initials="FJR">
    <w:p w14:paraId="48C0ECAF" w14:textId="6FACA903" w:rsidR="00D92E5B" w:rsidRDefault="00D92E5B">
      <w:pPr>
        <w:pStyle w:val="CommentText"/>
      </w:pPr>
      <w:r>
        <w:rPr>
          <w:rStyle w:val="CommentReference"/>
        </w:rPr>
        <w:annotationRef/>
      </w:r>
      <w:r>
        <w:t xml:space="preserve">But we don’t support this conclusion in </w:t>
      </w:r>
      <w:r w:rsidR="00AD50BB">
        <w:t xml:space="preserve">the Abstract or in Fig 6 where </w:t>
      </w:r>
      <w:r w:rsidR="003E278D">
        <w:t>bulk</w:t>
      </w:r>
      <w:r w:rsidR="00AD50BB">
        <w:t xml:space="preserve"> basal did not have a slope of zero for any of the 5 five species. </w:t>
      </w:r>
      <w:r w:rsidR="003E278D">
        <w:t xml:space="preserve">By contrast, Simuliidae resulted in a slope of zero for 3 of the five fish species. </w:t>
      </w:r>
      <w:r w:rsidR="00AD50BB">
        <w:t>l</w:t>
      </w:r>
      <w:r>
        <w:t xml:space="preserve">. </w:t>
      </w:r>
      <w:r w:rsidR="003E278D">
        <w:t>Maybe we need to tone done this statement and say “If Simuliidae are not present in a stream system, then bulk basal would be a good alternative baseline option because</w:t>
      </w:r>
      <w:r w:rsidR="00C86619">
        <w:t xml:space="preserve"> although it did not eliminate </w:t>
      </w:r>
      <w:r w:rsidR="003E278D">
        <w:t>the effect of background variability</w:t>
      </w:r>
      <w:r w:rsidR="00C86619">
        <w:t xml:space="preserve">, it reduced the </w:t>
      </w:r>
      <w:r w:rsidR="00510F69">
        <w:t>effect for all</w:t>
      </w:r>
      <w:r w:rsidR="003E278D">
        <w:t xml:space="preserve"> five fish species.  </w:t>
      </w:r>
      <w:r>
        <w:t xml:space="preserve">If our results support this conclusion, then maybe we need to broaden our recommendations about suitable baseline groups.  Right not, we focus only on Simuliidae as the best baseline </w:t>
      </w:r>
      <w:r w:rsidR="00510F69">
        <w:t>group. But omnivores appear suitable as well</w:t>
      </w:r>
      <w:r>
        <w:t xml:space="preserve"> </w:t>
      </w:r>
    </w:p>
  </w:comment>
  <w:comment w:id="11" w:author="Frank J. Rahel" w:date="2023-08-11T12:46:00Z" w:initials="FJR">
    <w:p w14:paraId="061EA43B" w14:textId="3E3F7F2F" w:rsidR="00D92E5B" w:rsidRDefault="00D92E5B">
      <w:pPr>
        <w:pStyle w:val="CommentText"/>
      </w:pPr>
      <w:r>
        <w:rPr>
          <w:rStyle w:val="CommentReference"/>
        </w:rPr>
        <w:annotationRef/>
      </w:r>
      <w:r>
        <w:t>I’m not following the point we are making in this sentence.  What will “decrease”?</w:t>
      </w:r>
    </w:p>
  </w:comment>
  <w:comment w:id="12" w:author="Frank J. Rahel" w:date="2023-08-13T14:21:00Z" w:initials="FJR">
    <w:p w14:paraId="6F826755" w14:textId="0454851B" w:rsidR="00D57A5F" w:rsidRDefault="00D57A5F">
      <w:pPr>
        <w:pStyle w:val="CommentText"/>
      </w:pPr>
      <w:r>
        <w:rPr>
          <w:rStyle w:val="CommentReference"/>
        </w:rPr>
        <w:annotationRef/>
      </w:r>
      <w:r>
        <w:t>But the feeding group” omnivores” had a low CV close to that of Simuliidae which contradicts the need for baselines to have low omnivory.</w:t>
      </w:r>
      <w:r w:rsidR="00510F69" w:rsidRPr="00510F69">
        <w:t xml:space="preserve"> </w:t>
      </w:r>
      <w:r w:rsidR="00510F69">
        <w:t>Based on Fig.6, omnivores remove the environmental gradient effect for 5 of 6 fish species (which is as good as Simuliidae). Our data don’t support the opening sentence of this paragraph.</w:t>
      </w:r>
    </w:p>
  </w:comment>
  <w:comment w:id="13" w:author="Frank J. Rahel" w:date="2023-08-13T14:28:00Z" w:initials="FJR">
    <w:p w14:paraId="7AE7493B" w14:textId="1ED158F7" w:rsidR="00510F69" w:rsidRDefault="00510F69">
      <w:pPr>
        <w:pStyle w:val="CommentText"/>
      </w:pPr>
      <w:r>
        <w:rPr>
          <w:rStyle w:val="CommentReference"/>
        </w:rPr>
        <w:annotationRef/>
      </w:r>
      <w:r>
        <w:t xml:space="preserve">The tracking of environmental variation in </w:t>
      </w:r>
      <w:r w:rsidRPr="00510F69">
        <w:t>δ</w:t>
      </w:r>
      <w:r w:rsidRPr="00510F69">
        <w:rPr>
          <w:vertAlign w:val="superscript"/>
        </w:rPr>
        <w:t>15</w:t>
      </w:r>
      <w:r w:rsidRPr="00510F69">
        <w:t xml:space="preserve">N </w:t>
      </w:r>
      <w:r>
        <w:t>is a key aspect of our paper.  Can we come up with more than these two citations to show how widespread this phenomenon is?</w:t>
      </w:r>
      <w:r>
        <w:rPr>
          <w:rFonts w:ascii="Times New Roman" w:eastAsia="Times New Roman" w:hAnsi="Times New Roman" w:cs="Times New Roman"/>
          <w:sz w:val="24"/>
          <w:szCs w:val="24"/>
        </w:rPr>
        <w:t xml:space="preserve"> </w:t>
      </w:r>
    </w:p>
  </w:comment>
  <w:comment w:id="14" w:author="Frank J. Rahel" w:date="2023-08-13T15:02:00Z" w:initials="FJR">
    <w:p w14:paraId="02B05181" w14:textId="1FC82890" w:rsidR="006555BE" w:rsidRDefault="006555BE">
      <w:pPr>
        <w:pStyle w:val="CommentText"/>
      </w:pPr>
      <w:r>
        <w:rPr>
          <w:rStyle w:val="CommentReference"/>
        </w:rPr>
        <w:annotationRef/>
      </w:r>
      <w:r w:rsidR="00D97474">
        <w:t xml:space="preserve">Bivalves are not listed in Table 1.  Did we not find a single bivalve in any site? I know they are present in the Laramie River at LR04 and LR08. </w:t>
      </w:r>
    </w:p>
  </w:comment>
  <w:comment w:id="15" w:author="Frank J. Rahel" w:date="2023-08-13T15:10:00Z" w:initials="FJR">
    <w:p w14:paraId="500CD6B9" w14:textId="2B22823A" w:rsidR="00D97474" w:rsidRDefault="00D97474">
      <w:pPr>
        <w:pStyle w:val="CommentText"/>
      </w:pPr>
      <w:r>
        <w:rPr>
          <w:rStyle w:val="CommentReference"/>
        </w:rPr>
        <w:annotationRef/>
      </w:r>
      <w:r>
        <w:t xml:space="preserve">This statement is not true (and therefore Table 1 is in error).  </w:t>
      </w:r>
      <w:r w:rsidRPr="00D97474">
        <w:t>Hydropyschidae</w:t>
      </w:r>
      <w:r>
        <w:t xml:space="preserve"> did not remove the longitudinal gradient effect for brown trout in Fig.5.</w:t>
      </w:r>
    </w:p>
  </w:comment>
  <w:comment w:id="16" w:author="Frank J. Rahel" w:date="2023-08-13T15:12:00Z" w:initials="FJR">
    <w:p w14:paraId="7EB7CE84" w14:textId="2FE21169" w:rsidR="00D97474" w:rsidRDefault="00D97474">
      <w:pPr>
        <w:pStyle w:val="CommentText"/>
      </w:pPr>
      <w:r>
        <w:rPr>
          <w:rStyle w:val="CommentReference"/>
        </w:rPr>
        <w:annotationRef/>
      </w:r>
      <w:r>
        <w:t>I’m not sure we should include this paragraph. The take home message seems to be that Hydropsychidae that are filter feeders would be good baselines but Hydropsychidae that are omnivores are not.</w:t>
      </w:r>
      <w:r w:rsidR="00344E43">
        <w:t xml:space="preserve">  Yet as I noted in an earlier comment on p 17, omnivores appear to be good baselines in our data set.</w:t>
      </w:r>
      <w:r>
        <w:t xml:space="preserve"> </w:t>
      </w:r>
      <w:r w:rsidR="00344E43">
        <w:t>That means our Hydropsychidae must have been omnivores, which contradicts the thesis of this paragraph that Hydropsychidae that are filter feeders should be good baselines. We can be criticized because we didn’t id our Hydropsychidae to their specific feeding guild. Let’s eliminate this paragraph</w:t>
      </w:r>
    </w:p>
  </w:comment>
  <w:comment w:id="17" w:author="Frank J. Rahel" w:date="2023-08-13T15:20:00Z" w:initials="FJR">
    <w:p w14:paraId="0DB6623C" w14:textId="68B50494" w:rsidR="00344E43" w:rsidRDefault="00344E43">
      <w:pPr>
        <w:pStyle w:val="CommentText"/>
      </w:pPr>
      <w:r>
        <w:rPr>
          <w:rStyle w:val="CommentReference"/>
        </w:rPr>
        <w:annotationRef/>
      </w:r>
      <w:r>
        <w:t xml:space="preserve">Earlier we used” </w:t>
      </w:r>
      <w:r w:rsidRPr="00F84705">
        <w:rPr>
          <w:rFonts w:ascii="Times New Roman" w:eastAsia="Times New Roman" w:hAnsi="Times New Roman" w:cs="Times New Roman"/>
          <w:sz w:val="24"/>
          <w:szCs w:val="24"/>
        </w:rPr>
        <w:t>Simuliidae</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detritivores/filterers)</w:t>
      </w:r>
      <w:r>
        <w:rPr>
          <w:rFonts w:ascii="Times New Roman" w:eastAsia="Times New Roman" w:hAnsi="Times New Roman" w:cs="Times New Roman"/>
          <w:sz w:val="24"/>
          <w:szCs w:val="24"/>
        </w:rPr>
        <w:t>”.  Let’s be consistent.</w:t>
      </w:r>
    </w:p>
  </w:comment>
  <w:comment w:id="18"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 w:id="19" w:author="Frank J. Rahel" w:date="2023-06-16T16:20:00Z" w:initials="FJR">
    <w:p w14:paraId="70308B06" w14:textId="5921B28B" w:rsidR="007D6DE5" w:rsidRDefault="007D6DE5">
      <w:pPr>
        <w:pStyle w:val="CommentText"/>
      </w:pPr>
      <w:r>
        <w:rPr>
          <w:rStyle w:val="CommentReference"/>
        </w:rPr>
        <w:annotationRef/>
      </w:r>
      <w:r>
        <w:t>Do we have to list the EPA as supporting this study?  That probably means we have to go through their review process.  In what way did the EPA fund this work?</w:t>
      </w:r>
    </w:p>
  </w:comment>
  <w:comment w:id="20" w:author="Frank J. Rahel" w:date="2023-06-16T16:22:00Z" w:initials="FJR">
    <w:p w14:paraId="44A66A12" w14:textId="52D21B1F" w:rsidR="007D6DE5" w:rsidRDefault="007D6DE5">
      <w:pPr>
        <w:pStyle w:val="CommentText"/>
      </w:pPr>
      <w:r>
        <w:rPr>
          <w:rStyle w:val="CommentReference"/>
        </w:rPr>
        <w:annotationRef/>
      </w:r>
      <w:r>
        <w:t>Can we change Maitland dissertation citation to the citation for the Ecology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706613" w15:done="0"/>
  <w15:commentEx w15:paraId="1193E3FD" w15:done="0"/>
  <w15:commentEx w15:paraId="7AE5E3AC" w15:done="0"/>
  <w15:commentEx w15:paraId="67007DD5" w15:done="0"/>
  <w15:commentEx w15:paraId="26E4BE7F" w15:done="0"/>
  <w15:commentEx w15:paraId="683AB95B" w15:done="0"/>
  <w15:commentEx w15:paraId="6C6640FE" w15:paraIdParent="683AB95B" w15:done="0"/>
  <w15:commentEx w15:paraId="33D1B03A" w15:done="0"/>
  <w15:commentEx w15:paraId="0AE1ACEE" w15:done="0"/>
  <w15:commentEx w15:paraId="7F8A3FC6" w15:paraIdParent="0AE1ACEE" w15:done="0"/>
  <w15:commentEx w15:paraId="48C0ECAF" w15:done="0"/>
  <w15:commentEx w15:paraId="061EA43B" w15:done="0"/>
  <w15:commentEx w15:paraId="6F826755" w15:done="0"/>
  <w15:commentEx w15:paraId="7AE7493B" w15:done="0"/>
  <w15:commentEx w15:paraId="02B05181" w15:done="0"/>
  <w15:commentEx w15:paraId="500CD6B9" w15:done="0"/>
  <w15:commentEx w15:paraId="7EB7CE84" w15:done="0"/>
  <w15:commentEx w15:paraId="0DB6623C" w15:done="0"/>
  <w15:commentEx w15:paraId="50E19793" w15:done="0"/>
  <w15:commentEx w15:paraId="70308B06" w15:done="0"/>
  <w15:commentEx w15:paraId="44A66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5AE7" w16cex:dateUtc="2023-08-16T19:25:00Z"/>
  <w16cex:commentExtensible w16cex:durableId="28875C6C" w16cex:dateUtc="2023-08-16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706613" w16cid:durableId="28875471"/>
  <w16cid:commentId w16cid:paraId="1193E3FD" w16cid:durableId="28875472"/>
  <w16cid:commentId w16cid:paraId="7AE5E3AC" w16cid:durableId="28875477"/>
  <w16cid:commentId w16cid:paraId="67007DD5" w16cid:durableId="2887547A"/>
  <w16cid:commentId w16cid:paraId="26E4BE7F" w16cid:durableId="2887547B"/>
  <w16cid:commentId w16cid:paraId="683AB95B" w16cid:durableId="28875483"/>
  <w16cid:commentId w16cid:paraId="6C6640FE" w16cid:durableId="28875AE7"/>
  <w16cid:commentId w16cid:paraId="33D1B03A" w16cid:durableId="28875C6C"/>
  <w16cid:commentId w16cid:paraId="0AE1ACEE" w16cid:durableId="28875484"/>
  <w16cid:commentId w16cid:paraId="7F8A3FC6" w16cid:durableId="28875485"/>
  <w16cid:commentId w16cid:paraId="48C0ECAF" w16cid:durableId="28875486"/>
  <w16cid:commentId w16cid:paraId="061EA43B" w16cid:durableId="28875487"/>
  <w16cid:commentId w16cid:paraId="6F826755" w16cid:durableId="28875488"/>
  <w16cid:commentId w16cid:paraId="7AE7493B" w16cid:durableId="28875489"/>
  <w16cid:commentId w16cid:paraId="02B05181" w16cid:durableId="2887548C"/>
  <w16cid:commentId w16cid:paraId="500CD6B9" w16cid:durableId="2887548D"/>
  <w16cid:commentId w16cid:paraId="7EB7CE84" w16cid:durableId="2887548E"/>
  <w16cid:commentId w16cid:paraId="0DB6623C" w16cid:durableId="2887548F"/>
  <w16cid:commentId w16cid:paraId="50E19793" w16cid:durableId="28875490"/>
  <w16cid:commentId w16cid:paraId="70308B06" w16cid:durableId="283BE38D"/>
  <w16cid:commentId w16cid:paraId="44A66A12" w16cid:durableId="283BE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8433A" w14:textId="77777777" w:rsidR="00F374AF" w:rsidRDefault="00F374AF">
      <w:pPr>
        <w:spacing w:line="240" w:lineRule="auto"/>
      </w:pPr>
      <w:r>
        <w:separator/>
      </w:r>
    </w:p>
  </w:endnote>
  <w:endnote w:type="continuationSeparator" w:id="0">
    <w:p w14:paraId="21E75B42" w14:textId="77777777" w:rsidR="00F374AF" w:rsidRDefault="00F374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D7DEA" w14:textId="77777777" w:rsidR="00F374AF" w:rsidRDefault="00F374AF">
      <w:pPr>
        <w:spacing w:line="240" w:lineRule="auto"/>
      </w:pPr>
      <w:r>
        <w:separator/>
      </w:r>
    </w:p>
  </w:footnote>
  <w:footnote w:type="continuationSeparator" w:id="0">
    <w:p w14:paraId="6B979443" w14:textId="77777777" w:rsidR="00F374AF" w:rsidRDefault="00F374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rson w15:author="Bryan Maitland">
    <w15:presenceInfo w15:providerId="Windows Live" w15:userId="f62787c6518c8a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70B0"/>
    <w:rsid w:val="00012128"/>
    <w:rsid w:val="00012CD3"/>
    <w:rsid w:val="00013CDA"/>
    <w:rsid w:val="00020CD4"/>
    <w:rsid w:val="00021D41"/>
    <w:rsid w:val="00037709"/>
    <w:rsid w:val="0003785F"/>
    <w:rsid w:val="00041649"/>
    <w:rsid w:val="000420C2"/>
    <w:rsid w:val="00042721"/>
    <w:rsid w:val="0004687E"/>
    <w:rsid w:val="00060115"/>
    <w:rsid w:val="000648FB"/>
    <w:rsid w:val="00065B30"/>
    <w:rsid w:val="00075A93"/>
    <w:rsid w:val="00075D34"/>
    <w:rsid w:val="00091965"/>
    <w:rsid w:val="000A1AF3"/>
    <w:rsid w:val="000A1EE3"/>
    <w:rsid w:val="000A30CB"/>
    <w:rsid w:val="000A4430"/>
    <w:rsid w:val="000A5E64"/>
    <w:rsid w:val="000A66AF"/>
    <w:rsid w:val="000B2B72"/>
    <w:rsid w:val="000B2E48"/>
    <w:rsid w:val="000B3C5C"/>
    <w:rsid w:val="000B45AC"/>
    <w:rsid w:val="000C1F1B"/>
    <w:rsid w:val="000D4349"/>
    <w:rsid w:val="000D4A2F"/>
    <w:rsid w:val="000D59DB"/>
    <w:rsid w:val="000E01F3"/>
    <w:rsid w:val="000E2095"/>
    <w:rsid w:val="000F0316"/>
    <w:rsid w:val="000F3BAA"/>
    <w:rsid w:val="000F6332"/>
    <w:rsid w:val="000F6B37"/>
    <w:rsid w:val="0010181D"/>
    <w:rsid w:val="00104A15"/>
    <w:rsid w:val="00107260"/>
    <w:rsid w:val="001104E0"/>
    <w:rsid w:val="00120CCD"/>
    <w:rsid w:val="00122219"/>
    <w:rsid w:val="001277BA"/>
    <w:rsid w:val="00130880"/>
    <w:rsid w:val="00132AE7"/>
    <w:rsid w:val="00132FD2"/>
    <w:rsid w:val="001346A4"/>
    <w:rsid w:val="00134BF6"/>
    <w:rsid w:val="00143BB8"/>
    <w:rsid w:val="00145A21"/>
    <w:rsid w:val="00147719"/>
    <w:rsid w:val="001506A7"/>
    <w:rsid w:val="00152233"/>
    <w:rsid w:val="00155E6B"/>
    <w:rsid w:val="0015752A"/>
    <w:rsid w:val="0016146E"/>
    <w:rsid w:val="00164CBA"/>
    <w:rsid w:val="001657EF"/>
    <w:rsid w:val="001711B7"/>
    <w:rsid w:val="0017391B"/>
    <w:rsid w:val="001749DE"/>
    <w:rsid w:val="00177270"/>
    <w:rsid w:val="0018129B"/>
    <w:rsid w:val="00184514"/>
    <w:rsid w:val="001860E4"/>
    <w:rsid w:val="00190093"/>
    <w:rsid w:val="00194226"/>
    <w:rsid w:val="0019615F"/>
    <w:rsid w:val="00196A47"/>
    <w:rsid w:val="001A176F"/>
    <w:rsid w:val="001A3BD1"/>
    <w:rsid w:val="001A4A75"/>
    <w:rsid w:val="001A5581"/>
    <w:rsid w:val="001B3CF1"/>
    <w:rsid w:val="001B6FAF"/>
    <w:rsid w:val="001B71EB"/>
    <w:rsid w:val="001C04A5"/>
    <w:rsid w:val="001C0F14"/>
    <w:rsid w:val="001C1FF4"/>
    <w:rsid w:val="001C6AD6"/>
    <w:rsid w:val="001D2EFE"/>
    <w:rsid w:val="001D3556"/>
    <w:rsid w:val="001D3F89"/>
    <w:rsid w:val="001D7E5F"/>
    <w:rsid w:val="001E0662"/>
    <w:rsid w:val="001E3883"/>
    <w:rsid w:val="001E67CC"/>
    <w:rsid w:val="001F7605"/>
    <w:rsid w:val="00200DA9"/>
    <w:rsid w:val="0020672A"/>
    <w:rsid w:val="00206949"/>
    <w:rsid w:val="00207C80"/>
    <w:rsid w:val="00210F1E"/>
    <w:rsid w:val="0021600C"/>
    <w:rsid w:val="002200DF"/>
    <w:rsid w:val="0022512F"/>
    <w:rsid w:val="002320AC"/>
    <w:rsid w:val="0023349F"/>
    <w:rsid w:val="00233A8A"/>
    <w:rsid w:val="00234A77"/>
    <w:rsid w:val="0024040C"/>
    <w:rsid w:val="00244EE5"/>
    <w:rsid w:val="00245176"/>
    <w:rsid w:val="002454C1"/>
    <w:rsid w:val="00247DA8"/>
    <w:rsid w:val="002505A2"/>
    <w:rsid w:val="00250A3B"/>
    <w:rsid w:val="00251218"/>
    <w:rsid w:val="0025193C"/>
    <w:rsid w:val="00252F79"/>
    <w:rsid w:val="00255D3E"/>
    <w:rsid w:val="00255EFF"/>
    <w:rsid w:val="00257A22"/>
    <w:rsid w:val="00261710"/>
    <w:rsid w:val="00261E9D"/>
    <w:rsid w:val="00262D98"/>
    <w:rsid w:val="00264869"/>
    <w:rsid w:val="00275265"/>
    <w:rsid w:val="00282875"/>
    <w:rsid w:val="00282EDF"/>
    <w:rsid w:val="002834F1"/>
    <w:rsid w:val="00293437"/>
    <w:rsid w:val="002A0021"/>
    <w:rsid w:val="002A176C"/>
    <w:rsid w:val="002A1DFE"/>
    <w:rsid w:val="002A4D4B"/>
    <w:rsid w:val="002A7B19"/>
    <w:rsid w:val="002B0519"/>
    <w:rsid w:val="002B184A"/>
    <w:rsid w:val="002B3EFC"/>
    <w:rsid w:val="002B47D5"/>
    <w:rsid w:val="002C53C1"/>
    <w:rsid w:val="002C578F"/>
    <w:rsid w:val="002D0741"/>
    <w:rsid w:val="002D0DD1"/>
    <w:rsid w:val="002D5025"/>
    <w:rsid w:val="002D6CFC"/>
    <w:rsid w:val="002D7109"/>
    <w:rsid w:val="002E3A9D"/>
    <w:rsid w:val="002F159C"/>
    <w:rsid w:val="002F687D"/>
    <w:rsid w:val="00300A9D"/>
    <w:rsid w:val="003011A8"/>
    <w:rsid w:val="00301E03"/>
    <w:rsid w:val="00303E27"/>
    <w:rsid w:val="00303E9F"/>
    <w:rsid w:val="00303FBE"/>
    <w:rsid w:val="00305162"/>
    <w:rsid w:val="00306481"/>
    <w:rsid w:val="00306C9E"/>
    <w:rsid w:val="00306F96"/>
    <w:rsid w:val="00312579"/>
    <w:rsid w:val="00315AFC"/>
    <w:rsid w:val="00317048"/>
    <w:rsid w:val="003218C9"/>
    <w:rsid w:val="003224E3"/>
    <w:rsid w:val="003240D3"/>
    <w:rsid w:val="0032513D"/>
    <w:rsid w:val="00325E3D"/>
    <w:rsid w:val="003305A4"/>
    <w:rsid w:val="00331785"/>
    <w:rsid w:val="00335092"/>
    <w:rsid w:val="00340B24"/>
    <w:rsid w:val="00341037"/>
    <w:rsid w:val="0034424F"/>
    <w:rsid w:val="0034451C"/>
    <w:rsid w:val="00344E43"/>
    <w:rsid w:val="00347A95"/>
    <w:rsid w:val="00347EBE"/>
    <w:rsid w:val="00353452"/>
    <w:rsid w:val="00354EE1"/>
    <w:rsid w:val="0035665E"/>
    <w:rsid w:val="00357B65"/>
    <w:rsid w:val="00372959"/>
    <w:rsid w:val="00373816"/>
    <w:rsid w:val="00375444"/>
    <w:rsid w:val="00375575"/>
    <w:rsid w:val="003819F6"/>
    <w:rsid w:val="003831F0"/>
    <w:rsid w:val="003848DC"/>
    <w:rsid w:val="00385308"/>
    <w:rsid w:val="003878D2"/>
    <w:rsid w:val="00391257"/>
    <w:rsid w:val="00392BA7"/>
    <w:rsid w:val="003941E1"/>
    <w:rsid w:val="00394379"/>
    <w:rsid w:val="00396433"/>
    <w:rsid w:val="003979D2"/>
    <w:rsid w:val="003A1D38"/>
    <w:rsid w:val="003A65E6"/>
    <w:rsid w:val="003A69D7"/>
    <w:rsid w:val="003B1590"/>
    <w:rsid w:val="003B4C6B"/>
    <w:rsid w:val="003B7F26"/>
    <w:rsid w:val="003C0389"/>
    <w:rsid w:val="003C16AC"/>
    <w:rsid w:val="003C1DE9"/>
    <w:rsid w:val="003C60B6"/>
    <w:rsid w:val="003D1239"/>
    <w:rsid w:val="003D264D"/>
    <w:rsid w:val="003D30D5"/>
    <w:rsid w:val="003D7C3B"/>
    <w:rsid w:val="003D7CBC"/>
    <w:rsid w:val="003E02BF"/>
    <w:rsid w:val="003E2752"/>
    <w:rsid w:val="003E278D"/>
    <w:rsid w:val="003E7798"/>
    <w:rsid w:val="003E7C37"/>
    <w:rsid w:val="003F30C0"/>
    <w:rsid w:val="00401C9F"/>
    <w:rsid w:val="00413941"/>
    <w:rsid w:val="0042280D"/>
    <w:rsid w:val="004300FB"/>
    <w:rsid w:val="00436D1A"/>
    <w:rsid w:val="00447274"/>
    <w:rsid w:val="00451B56"/>
    <w:rsid w:val="004558EE"/>
    <w:rsid w:val="00462999"/>
    <w:rsid w:val="00463923"/>
    <w:rsid w:val="00464F9F"/>
    <w:rsid w:val="00483748"/>
    <w:rsid w:val="004955C6"/>
    <w:rsid w:val="00495DC9"/>
    <w:rsid w:val="004A03A6"/>
    <w:rsid w:val="004A26A4"/>
    <w:rsid w:val="004A30AC"/>
    <w:rsid w:val="004A386C"/>
    <w:rsid w:val="004A73CD"/>
    <w:rsid w:val="004B208C"/>
    <w:rsid w:val="004B4DE0"/>
    <w:rsid w:val="004B61F5"/>
    <w:rsid w:val="004C29F4"/>
    <w:rsid w:val="004C3C2A"/>
    <w:rsid w:val="004C466B"/>
    <w:rsid w:val="004C65E3"/>
    <w:rsid w:val="004D1AE7"/>
    <w:rsid w:val="004D5F25"/>
    <w:rsid w:val="004E198D"/>
    <w:rsid w:val="004E4A61"/>
    <w:rsid w:val="004E6508"/>
    <w:rsid w:val="004F1A04"/>
    <w:rsid w:val="004F6F74"/>
    <w:rsid w:val="00503E6E"/>
    <w:rsid w:val="005073F7"/>
    <w:rsid w:val="00510F69"/>
    <w:rsid w:val="0051159F"/>
    <w:rsid w:val="00513D45"/>
    <w:rsid w:val="00521344"/>
    <w:rsid w:val="00521AC9"/>
    <w:rsid w:val="005250CF"/>
    <w:rsid w:val="00525956"/>
    <w:rsid w:val="00527E5F"/>
    <w:rsid w:val="00532080"/>
    <w:rsid w:val="00533E7E"/>
    <w:rsid w:val="00537648"/>
    <w:rsid w:val="00540348"/>
    <w:rsid w:val="00541483"/>
    <w:rsid w:val="00543001"/>
    <w:rsid w:val="00544BDA"/>
    <w:rsid w:val="0054619E"/>
    <w:rsid w:val="00551460"/>
    <w:rsid w:val="00561A86"/>
    <w:rsid w:val="005630DB"/>
    <w:rsid w:val="00563904"/>
    <w:rsid w:val="00563A2E"/>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50DB"/>
    <w:rsid w:val="005C2883"/>
    <w:rsid w:val="005C7196"/>
    <w:rsid w:val="005C7F00"/>
    <w:rsid w:val="005D1CA9"/>
    <w:rsid w:val="005D1EAA"/>
    <w:rsid w:val="005D39A3"/>
    <w:rsid w:val="005D4341"/>
    <w:rsid w:val="005D6C35"/>
    <w:rsid w:val="005E10E8"/>
    <w:rsid w:val="005E1113"/>
    <w:rsid w:val="005E2BBE"/>
    <w:rsid w:val="005E772F"/>
    <w:rsid w:val="005F0D1F"/>
    <w:rsid w:val="005F4A6C"/>
    <w:rsid w:val="005F51DA"/>
    <w:rsid w:val="006054FA"/>
    <w:rsid w:val="0061424D"/>
    <w:rsid w:val="00624F52"/>
    <w:rsid w:val="00630A2E"/>
    <w:rsid w:val="006378BB"/>
    <w:rsid w:val="0064122C"/>
    <w:rsid w:val="00641409"/>
    <w:rsid w:val="00643FE0"/>
    <w:rsid w:val="00646117"/>
    <w:rsid w:val="00651B1D"/>
    <w:rsid w:val="006538CC"/>
    <w:rsid w:val="006550D5"/>
    <w:rsid w:val="006555BE"/>
    <w:rsid w:val="00655F13"/>
    <w:rsid w:val="00660753"/>
    <w:rsid w:val="006627AD"/>
    <w:rsid w:val="006676C3"/>
    <w:rsid w:val="00675700"/>
    <w:rsid w:val="00691303"/>
    <w:rsid w:val="006914F4"/>
    <w:rsid w:val="00692B48"/>
    <w:rsid w:val="006940B4"/>
    <w:rsid w:val="00697EE1"/>
    <w:rsid w:val="006A038C"/>
    <w:rsid w:val="006A38D9"/>
    <w:rsid w:val="006A5626"/>
    <w:rsid w:val="006B1FDC"/>
    <w:rsid w:val="006B3BDD"/>
    <w:rsid w:val="006B4A69"/>
    <w:rsid w:val="006C2154"/>
    <w:rsid w:val="006C2315"/>
    <w:rsid w:val="006C4DA1"/>
    <w:rsid w:val="006C7E7A"/>
    <w:rsid w:val="006D0F8E"/>
    <w:rsid w:val="006D3524"/>
    <w:rsid w:val="006D70D1"/>
    <w:rsid w:val="006E05AD"/>
    <w:rsid w:val="006E4E1B"/>
    <w:rsid w:val="006F30AF"/>
    <w:rsid w:val="006F70AA"/>
    <w:rsid w:val="007014F2"/>
    <w:rsid w:val="00701B28"/>
    <w:rsid w:val="00711AEE"/>
    <w:rsid w:val="00713F96"/>
    <w:rsid w:val="00715642"/>
    <w:rsid w:val="00717B33"/>
    <w:rsid w:val="007204E4"/>
    <w:rsid w:val="007238C4"/>
    <w:rsid w:val="0073170F"/>
    <w:rsid w:val="007323E0"/>
    <w:rsid w:val="00732E04"/>
    <w:rsid w:val="00734ACC"/>
    <w:rsid w:val="00737C7A"/>
    <w:rsid w:val="00745730"/>
    <w:rsid w:val="00750C64"/>
    <w:rsid w:val="0075401E"/>
    <w:rsid w:val="007548F0"/>
    <w:rsid w:val="00756698"/>
    <w:rsid w:val="00762F4E"/>
    <w:rsid w:val="00764328"/>
    <w:rsid w:val="007707F7"/>
    <w:rsid w:val="007725AC"/>
    <w:rsid w:val="00773A19"/>
    <w:rsid w:val="007740A2"/>
    <w:rsid w:val="00784C62"/>
    <w:rsid w:val="007854C3"/>
    <w:rsid w:val="00786CA0"/>
    <w:rsid w:val="00794D6D"/>
    <w:rsid w:val="00796C62"/>
    <w:rsid w:val="007A174C"/>
    <w:rsid w:val="007A39F7"/>
    <w:rsid w:val="007A3C69"/>
    <w:rsid w:val="007A5C6D"/>
    <w:rsid w:val="007B2C56"/>
    <w:rsid w:val="007B3EDB"/>
    <w:rsid w:val="007B61C0"/>
    <w:rsid w:val="007C08AF"/>
    <w:rsid w:val="007C1D0F"/>
    <w:rsid w:val="007C2B7F"/>
    <w:rsid w:val="007D6DE5"/>
    <w:rsid w:val="007E1902"/>
    <w:rsid w:val="007E4504"/>
    <w:rsid w:val="007F5F95"/>
    <w:rsid w:val="007F67E9"/>
    <w:rsid w:val="00810F0A"/>
    <w:rsid w:val="00812E7E"/>
    <w:rsid w:val="0081468E"/>
    <w:rsid w:val="00817F99"/>
    <w:rsid w:val="00820C4D"/>
    <w:rsid w:val="00823B64"/>
    <w:rsid w:val="00832C28"/>
    <w:rsid w:val="00833211"/>
    <w:rsid w:val="00834B7A"/>
    <w:rsid w:val="00835902"/>
    <w:rsid w:val="008414AF"/>
    <w:rsid w:val="0084235E"/>
    <w:rsid w:val="00845D02"/>
    <w:rsid w:val="008514AF"/>
    <w:rsid w:val="00851CED"/>
    <w:rsid w:val="00855BF2"/>
    <w:rsid w:val="00865764"/>
    <w:rsid w:val="008662C1"/>
    <w:rsid w:val="00867241"/>
    <w:rsid w:val="00867AEC"/>
    <w:rsid w:val="00873085"/>
    <w:rsid w:val="0089449D"/>
    <w:rsid w:val="00896656"/>
    <w:rsid w:val="00896916"/>
    <w:rsid w:val="00896A09"/>
    <w:rsid w:val="008A2D9E"/>
    <w:rsid w:val="008A65DF"/>
    <w:rsid w:val="008A6CCC"/>
    <w:rsid w:val="008B32CF"/>
    <w:rsid w:val="008D019F"/>
    <w:rsid w:val="008D37D8"/>
    <w:rsid w:val="008D6D40"/>
    <w:rsid w:val="008E21D5"/>
    <w:rsid w:val="008E24E1"/>
    <w:rsid w:val="008E3712"/>
    <w:rsid w:val="00904973"/>
    <w:rsid w:val="00910CFD"/>
    <w:rsid w:val="00911C37"/>
    <w:rsid w:val="00913800"/>
    <w:rsid w:val="009154D9"/>
    <w:rsid w:val="00915FF2"/>
    <w:rsid w:val="00925F9D"/>
    <w:rsid w:val="00931FEF"/>
    <w:rsid w:val="00934BDE"/>
    <w:rsid w:val="009363EB"/>
    <w:rsid w:val="00940DAF"/>
    <w:rsid w:val="00941AAA"/>
    <w:rsid w:val="00943405"/>
    <w:rsid w:val="0094473E"/>
    <w:rsid w:val="00947132"/>
    <w:rsid w:val="00947AAE"/>
    <w:rsid w:val="00955735"/>
    <w:rsid w:val="00965475"/>
    <w:rsid w:val="00967E74"/>
    <w:rsid w:val="009718CB"/>
    <w:rsid w:val="00973B56"/>
    <w:rsid w:val="00982A28"/>
    <w:rsid w:val="00983952"/>
    <w:rsid w:val="009914E5"/>
    <w:rsid w:val="009964C8"/>
    <w:rsid w:val="00996B43"/>
    <w:rsid w:val="009A02C5"/>
    <w:rsid w:val="009A0702"/>
    <w:rsid w:val="009A10E8"/>
    <w:rsid w:val="009A2054"/>
    <w:rsid w:val="009A45A3"/>
    <w:rsid w:val="009A6CFA"/>
    <w:rsid w:val="009B073D"/>
    <w:rsid w:val="009B1CD6"/>
    <w:rsid w:val="009B2339"/>
    <w:rsid w:val="009B4837"/>
    <w:rsid w:val="009B5A88"/>
    <w:rsid w:val="009B680C"/>
    <w:rsid w:val="009B6CC6"/>
    <w:rsid w:val="009B721F"/>
    <w:rsid w:val="009C1F8C"/>
    <w:rsid w:val="009C31E7"/>
    <w:rsid w:val="009C5DA3"/>
    <w:rsid w:val="009C7FD1"/>
    <w:rsid w:val="009D217E"/>
    <w:rsid w:val="009D2FC7"/>
    <w:rsid w:val="009D3739"/>
    <w:rsid w:val="009D5341"/>
    <w:rsid w:val="009D69DC"/>
    <w:rsid w:val="009D6C0D"/>
    <w:rsid w:val="009E26CC"/>
    <w:rsid w:val="009E5201"/>
    <w:rsid w:val="009E7494"/>
    <w:rsid w:val="009E7C5B"/>
    <w:rsid w:val="009F1B99"/>
    <w:rsid w:val="009F7A74"/>
    <w:rsid w:val="00A03A8A"/>
    <w:rsid w:val="00A04884"/>
    <w:rsid w:val="00A063A9"/>
    <w:rsid w:val="00A11332"/>
    <w:rsid w:val="00A1197D"/>
    <w:rsid w:val="00A12B75"/>
    <w:rsid w:val="00A14DA5"/>
    <w:rsid w:val="00A20E07"/>
    <w:rsid w:val="00A23148"/>
    <w:rsid w:val="00A2388A"/>
    <w:rsid w:val="00A31C05"/>
    <w:rsid w:val="00A3417A"/>
    <w:rsid w:val="00A3421A"/>
    <w:rsid w:val="00A36D10"/>
    <w:rsid w:val="00A40F85"/>
    <w:rsid w:val="00A4185E"/>
    <w:rsid w:val="00A471CA"/>
    <w:rsid w:val="00A51AAB"/>
    <w:rsid w:val="00A536E4"/>
    <w:rsid w:val="00A55042"/>
    <w:rsid w:val="00A575AD"/>
    <w:rsid w:val="00A62968"/>
    <w:rsid w:val="00A63FC0"/>
    <w:rsid w:val="00A64071"/>
    <w:rsid w:val="00A656C5"/>
    <w:rsid w:val="00A6574E"/>
    <w:rsid w:val="00A65AE5"/>
    <w:rsid w:val="00A706CE"/>
    <w:rsid w:val="00A70836"/>
    <w:rsid w:val="00A71DBB"/>
    <w:rsid w:val="00A73D73"/>
    <w:rsid w:val="00A75A54"/>
    <w:rsid w:val="00A7646F"/>
    <w:rsid w:val="00A830F9"/>
    <w:rsid w:val="00A83D9B"/>
    <w:rsid w:val="00A91BBC"/>
    <w:rsid w:val="00A91C5F"/>
    <w:rsid w:val="00A933FB"/>
    <w:rsid w:val="00A97477"/>
    <w:rsid w:val="00AA2FBC"/>
    <w:rsid w:val="00AA3635"/>
    <w:rsid w:val="00AA3F42"/>
    <w:rsid w:val="00AB1C91"/>
    <w:rsid w:val="00AB41E7"/>
    <w:rsid w:val="00AB60DB"/>
    <w:rsid w:val="00AC06D1"/>
    <w:rsid w:val="00AC190B"/>
    <w:rsid w:val="00AC3875"/>
    <w:rsid w:val="00AD120D"/>
    <w:rsid w:val="00AD50BB"/>
    <w:rsid w:val="00AD6076"/>
    <w:rsid w:val="00AE002B"/>
    <w:rsid w:val="00AE400B"/>
    <w:rsid w:val="00AE5B76"/>
    <w:rsid w:val="00AF217C"/>
    <w:rsid w:val="00AF63AB"/>
    <w:rsid w:val="00AF64DF"/>
    <w:rsid w:val="00B03F94"/>
    <w:rsid w:val="00B10EC8"/>
    <w:rsid w:val="00B12FF0"/>
    <w:rsid w:val="00B133B9"/>
    <w:rsid w:val="00B2295F"/>
    <w:rsid w:val="00B22FC0"/>
    <w:rsid w:val="00B312D9"/>
    <w:rsid w:val="00B341E9"/>
    <w:rsid w:val="00B41902"/>
    <w:rsid w:val="00B41E0D"/>
    <w:rsid w:val="00B44D4D"/>
    <w:rsid w:val="00B526AB"/>
    <w:rsid w:val="00B538C9"/>
    <w:rsid w:val="00B55A96"/>
    <w:rsid w:val="00B60738"/>
    <w:rsid w:val="00B60DC1"/>
    <w:rsid w:val="00B657E2"/>
    <w:rsid w:val="00B66AB1"/>
    <w:rsid w:val="00B7080E"/>
    <w:rsid w:val="00B7164C"/>
    <w:rsid w:val="00B7258B"/>
    <w:rsid w:val="00B75E3A"/>
    <w:rsid w:val="00B8208F"/>
    <w:rsid w:val="00B8307C"/>
    <w:rsid w:val="00B84C97"/>
    <w:rsid w:val="00B8717A"/>
    <w:rsid w:val="00B9036F"/>
    <w:rsid w:val="00B9211D"/>
    <w:rsid w:val="00B97757"/>
    <w:rsid w:val="00BA4DD4"/>
    <w:rsid w:val="00BA4E6F"/>
    <w:rsid w:val="00BA5751"/>
    <w:rsid w:val="00BA5C4E"/>
    <w:rsid w:val="00BB0268"/>
    <w:rsid w:val="00BB47EA"/>
    <w:rsid w:val="00BB4831"/>
    <w:rsid w:val="00BB76E4"/>
    <w:rsid w:val="00BB7FD0"/>
    <w:rsid w:val="00BC0784"/>
    <w:rsid w:val="00BC15D2"/>
    <w:rsid w:val="00BC1E24"/>
    <w:rsid w:val="00BD3940"/>
    <w:rsid w:val="00BE0C42"/>
    <w:rsid w:val="00BE241E"/>
    <w:rsid w:val="00BE7424"/>
    <w:rsid w:val="00BF05D4"/>
    <w:rsid w:val="00BF67C3"/>
    <w:rsid w:val="00BF7FB6"/>
    <w:rsid w:val="00C048BF"/>
    <w:rsid w:val="00C1260F"/>
    <w:rsid w:val="00C138C3"/>
    <w:rsid w:val="00C179C9"/>
    <w:rsid w:val="00C20D93"/>
    <w:rsid w:val="00C211E5"/>
    <w:rsid w:val="00C24DBE"/>
    <w:rsid w:val="00C25554"/>
    <w:rsid w:val="00C351B9"/>
    <w:rsid w:val="00C35A03"/>
    <w:rsid w:val="00C41045"/>
    <w:rsid w:val="00C4672F"/>
    <w:rsid w:val="00C46BA8"/>
    <w:rsid w:val="00C526CA"/>
    <w:rsid w:val="00C60384"/>
    <w:rsid w:val="00C63FE9"/>
    <w:rsid w:val="00C647C9"/>
    <w:rsid w:val="00C64FDC"/>
    <w:rsid w:val="00C65514"/>
    <w:rsid w:val="00C65B24"/>
    <w:rsid w:val="00C70282"/>
    <w:rsid w:val="00C745D6"/>
    <w:rsid w:val="00C75B54"/>
    <w:rsid w:val="00C76D99"/>
    <w:rsid w:val="00C8237D"/>
    <w:rsid w:val="00C86619"/>
    <w:rsid w:val="00C86CDA"/>
    <w:rsid w:val="00C87542"/>
    <w:rsid w:val="00C87D9F"/>
    <w:rsid w:val="00C9138A"/>
    <w:rsid w:val="00C9616D"/>
    <w:rsid w:val="00CA1AE9"/>
    <w:rsid w:val="00CA1BF5"/>
    <w:rsid w:val="00CA3467"/>
    <w:rsid w:val="00CA589F"/>
    <w:rsid w:val="00CA6176"/>
    <w:rsid w:val="00CA7645"/>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7996"/>
    <w:rsid w:val="00CE7BA8"/>
    <w:rsid w:val="00CF228D"/>
    <w:rsid w:val="00CF35D0"/>
    <w:rsid w:val="00CF4232"/>
    <w:rsid w:val="00D00813"/>
    <w:rsid w:val="00D02A07"/>
    <w:rsid w:val="00D04598"/>
    <w:rsid w:val="00D04D2E"/>
    <w:rsid w:val="00D06769"/>
    <w:rsid w:val="00D076AA"/>
    <w:rsid w:val="00D13186"/>
    <w:rsid w:val="00D13546"/>
    <w:rsid w:val="00D13F81"/>
    <w:rsid w:val="00D159FD"/>
    <w:rsid w:val="00D179DC"/>
    <w:rsid w:val="00D23ADC"/>
    <w:rsid w:val="00D33134"/>
    <w:rsid w:val="00D3316B"/>
    <w:rsid w:val="00D33B04"/>
    <w:rsid w:val="00D349C5"/>
    <w:rsid w:val="00D36869"/>
    <w:rsid w:val="00D372A0"/>
    <w:rsid w:val="00D406F4"/>
    <w:rsid w:val="00D408F7"/>
    <w:rsid w:val="00D45BCB"/>
    <w:rsid w:val="00D46578"/>
    <w:rsid w:val="00D506DB"/>
    <w:rsid w:val="00D53B95"/>
    <w:rsid w:val="00D57A5F"/>
    <w:rsid w:val="00D62D0D"/>
    <w:rsid w:val="00D6678D"/>
    <w:rsid w:val="00D710A1"/>
    <w:rsid w:val="00D734C6"/>
    <w:rsid w:val="00D74A3A"/>
    <w:rsid w:val="00D74BF1"/>
    <w:rsid w:val="00D808DE"/>
    <w:rsid w:val="00D84D9A"/>
    <w:rsid w:val="00D9064B"/>
    <w:rsid w:val="00D9064C"/>
    <w:rsid w:val="00D92E5B"/>
    <w:rsid w:val="00D93589"/>
    <w:rsid w:val="00D97474"/>
    <w:rsid w:val="00DA0921"/>
    <w:rsid w:val="00DA3F70"/>
    <w:rsid w:val="00DB1592"/>
    <w:rsid w:val="00DB2DDE"/>
    <w:rsid w:val="00DB6CE8"/>
    <w:rsid w:val="00DB73E3"/>
    <w:rsid w:val="00DB7804"/>
    <w:rsid w:val="00DD54ED"/>
    <w:rsid w:val="00DD7E15"/>
    <w:rsid w:val="00DE2655"/>
    <w:rsid w:val="00DF00A0"/>
    <w:rsid w:val="00DF1E27"/>
    <w:rsid w:val="00DF7E39"/>
    <w:rsid w:val="00E14476"/>
    <w:rsid w:val="00E15314"/>
    <w:rsid w:val="00E15C41"/>
    <w:rsid w:val="00E25E42"/>
    <w:rsid w:val="00E2653A"/>
    <w:rsid w:val="00E34609"/>
    <w:rsid w:val="00E348F5"/>
    <w:rsid w:val="00E351D8"/>
    <w:rsid w:val="00E37A33"/>
    <w:rsid w:val="00E420A6"/>
    <w:rsid w:val="00E42874"/>
    <w:rsid w:val="00E44C30"/>
    <w:rsid w:val="00E44E39"/>
    <w:rsid w:val="00E46F5C"/>
    <w:rsid w:val="00E501A5"/>
    <w:rsid w:val="00E51373"/>
    <w:rsid w:val="00E5224F"/>
    <w:rsid w:val="00E54716"/>
    <w:rsid w:val="00E55DD5"/>
    <w:rsid w:val="00E60499"/>
    <w:rsid w:val="00E63729"/>
    <w:rsid w:val="00E65399"/>
    <w:rsid w:val="00E67F15"/>
    <w:rsid w:val="00E70A74"/>
    <w:rsid w:val="00E71CD1"/>
    <w:rsid w:val="00E73056"/>
    <w:rsid w:val="00E731B8"/>
    <w:rsid w:val="00E757AE"/>
    <w:rsid w:val="00E80FBE"/>
    <w:rsid w:val="00E82766"/>
    <w:rsid w:val="00E82812"/>
    <w:rsid w:val="00E84684"/>
    <w:rsid w:val="00E85FB4"/>
    <w:rsid w:val="00E97512"/>
    <w:rsid w:val="00EA0297"/>
    <w:rsid w:val="00EB143F"/>
    <w:rsid w:val="00EB191F"/>
    <w:rsid w:val="00EB3812"/>
    <w:rsid w:val="00EC650F"/>
    <w:rsid w:val="00ED0187"/>
    <w:rsid w:val="00ED3596"/>
    <w:rsid w:val="00ED48D3"/>
    <w:rsid w:val="00ED54C5"/>
    <w:rsid w:val="00ED5DEC"/>
    <w:rsid w:val="00EE015C"/>
    <w:rsid w:val="00EE2A5D"/>
    <w:rsid w:val="00EE30A9"/>
    <w:rsid w:val="00EE451C"/>
    <w:rsid w:val="00EE5D95"/>
    <w:rsid w:val="00EE6097"/>
    <w:rsid w:val="00EE7340"/>
    <w:rsid w:val="00F0488A"/>
    <w:rsid w:val="00F15EC8"/>
    <w:rsid w:val="00F16FD9"/>
    <w:rsid w:val="00F21C18"/>
    <w:rsid w:val="00F222BA"/>
    <w:rsid w:val="00F33D43"/>
    <w:rsid w:val="00F346E2"/>
    <w:rsid w:val="00F374AF"/>
    <w:rsid w:val="00F42BFB"/>
    <w:rsid w:val="00F4601D"/>
    <w:rsid w:val="00F50CFB"/>
    <w:rsid w:val="00F518DB"/>
    <w:rsid w:val="00F519A1"/>
    <w:rsid w:val="00F54F1E"/>
    <w:rsid w:val="00F602CF"/>
    <w:rsid w:val="00F60C87"/>
    <w:rsid w:val="00F60DF3"/>
    <w:rsid w:val="00F610A7"/>
    <w:rsid w:val="00F62D5C"/>
    <w:rsid w:val="00F67E96"/>
    <w:rsid w:val="00F717F5"/>
    <w:rsid w:val="00F77367"/>
    <w:rsid w:val="00F832DA"/>
    <w:rsid w:val="00F8429F"/>
    <w:rsid w:val="00F84705"/>
    <w:rsid w:val="00F957DF"/>
    <w:rsid w:val="00F95B8C"/>
    <w:rsid w:val="00FA2640"/>
    <w:rsid w:val="00FB1D3E"/>
    <w:rsid w:val="00FB76A5"/>
    <w:rsid w:val="00FC17AD"/>
    <w:rsid w:val="00FC6FDF"/>
    <w:rsid w:val="00FD349A"/>
    <w:rsid w:val="00FE750D"/>
    <w:rsid w:val="00FE7B97"/>
    <w:rsid w:val="00FF041F"/>
    <w:rsid w:val="00FF0BC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2.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customXml/itemProps4.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1945</Words>
  <Characters>125087</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2</cp:revision>
  <dcterms:created xsi:type="dcterms:W3CDTF">2023-08-31T14:58:00Z</dcterms:created>
  <dcterms:modified xsi:type="dcterms:W3CDTF">2023-08-3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DC1C1D6532A7964F9EC290BF7EC7C28C</vt:lpwstr>
  </property>
</Properties>
</file>